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466A" w14:textId="2F9E81F2" w:rsidR="003D5590" w:rsidRPr="003D5590" w:rsidRDefault="003D5590" w:rsidP="003D5590">
      <w:pPr>
        <w:pStyle w:val="SectionTitle"/>
        <w:jc w:val="center"/>
        <w:rPr>
          <w:color w:val="FFFFFF" w:themeColor="background1"/>
        </w:rPr>
      </w:pPr>
      <w:bookmarkStart w:id="0" w:name="_Toc162204945"/>
      <w:bookmarkStart w:id="1" w:name="_Toc162208118"/>
      <w:r w:rsidRPr="003D5590">
        <w:rPr>
          <w:color w:val="FFFFFF" w:themeColor="background1"/>
        </w:rPr>
        <w:t>Title Page</w:t>
      </w:r>
    </w:p>
    <w:p w14:paraId="328C9A83" w14:textId="7FCEEC92" w:rsidR="00B22722" w:rsidRPr="003D5590" w:rsidRDefault="00B22722" w:rsidP="003D5590">
      <w:pPr>
        <w:pStyle w:val="SectionText0"/>
        <w:jc w:val="center"/>
        <w:rPr>
          <w:b/>
          <w:bCs/>
          <w:sz w:val="32"/>
          <w:szCs w:val="32"/>
          <w:u w:val="single"/>
        </w:rPr>
      </w:pPr>
      <w:r w:rsidRPr="003D5590">
        <w:rPr>
          <w:b/>
          <w:bCs/>
          <w:sz w:val="32"/>
          <w:szCs w:val="32"/>
          <w:u w:val="single"/>
        </w:rPr>
        <w:t xml:space="preserve">Sentinel behaviour and urban environments: A corvid’s </w:t>
      </w:r>
      <w:proofErr w:type="gramStart"/>
      <w:r w:rsidRPr="003D5590">
        <w:rPr>
          <w:b/>
          <w:bCs/>
          <w:sz w:val="32"/>
          <w:szCs w:val="32"/>
          <w:u w:val="single"/>
        </w:rPr>
        <w:t>perspective</w:t>
      </w:r>
      <w:bookmarkEnd w:id="0"/>
      <w:bookmarkEnd w:id="1"/>
      <w:proofErr w:type="gramEnd"/>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F71CFB">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Default="00B22722" w:rsidP="00AF5346">
      <w:pPr>
        <w:pStyle w:val="SectionTitle"/>
      </w:pPr>
      <w:bookmarkStart w:id="2" w:name="_Toc162204946"/>
      <w:bookmarkStart w:id="3" w:name="_Toc162208119"/>
      <w:r>
        <w:lastRenderedPageBreak/>
        <w:t>Abstract</w:t>
      </w:r>
      <w:bookmarkEnd w:id="2"/>
      <w:bookmarkEnd w:id="3"/>
    </w:p>
    <w:p w14:paraId="4DB4E143" w14:textId="77777777" w:rsidR="00B22722" w:rsidRDefault="00B22722" w:rsidP="008242B8">
      <w:pPr>
        <w:pStyle w:val="SectionText0"/>
      </w:pPr>
    </w:p>
    <w:p w14:paraId="204B0B5D" w14:textId="77777777" w:rsidR="00B22722" w:rsidRDefault="00B22722" w:rsidP="00AF5346">
      <w:pPr>
        <w:pStyle w:val="SectionTitle"/>
        <w:sectPr w:rsidR="00B22722" w:rsidSect="00F71CFB">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AF5346">
      <w:pPr>
        <w:pStyle w:val="SectionTitle"/>
      </w:pPr>
      <w:bookmarkStart w:id="4" w:name="_Toc162204947"/>
      <w:bookmarkStart w:id="5" w:name="_Toc162208120"/>
      <w:r>
        <w:lastRenderedPageBreak/>
        <w:t>Acknowledgements</w:t>
      </w:r>
      <w:bookmarkEnd w:id="4"/>
      <w:bookmarkEnd w:id="5"/>
    </w:p>
    <w:p w14:paraId="3C3C7941" w14:textId="5921BB52"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You have helped me conquer many challenges</w:t>
      </w:r>
      <w:r w:rsidR="001668EA">
        <w:t xml:space="preserve"> and pushed me to learn new skills. 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1829BF0" w:rsidR="003C73D2" w:rsidRDefault="003C73D2" w:rsidP="0002591E">
      <w:pPr>
        <w:pStyle w:val="SectionText"/>
        <w:spacing w:line="480" w:lineRule="auto"/>
      </w:pPr>
      <w:r>
        <w:t>My fellow lab-members Alex Wilder and Albert Wu were sources of new perspectives and great improvements. Alex, I can’t thank you enough for those awful 6AM drives for a whole summer. I can’t begin to describe how priceless your help was. Albert, you have been instrumental in keeping myself productive and accountable. You have both been instrumental during my time at Brock University.</w:t>
      </w:r>
    </w:p>
    <w:p w14:paraId="58128647" w14:textId="0CCEC9DC" w:rsidR="003C73D2" w:rsidRDefault="003C73D2" w:rsidP="0002591E">
      <w:pPr>
        <w:pStyle w:val="SectionText"/>
        <w:spacing w:line="480" w:lineRule="auto"/>
      </w:pPr>
      <w:r>
        <w:t>My family and friends have always been at my side, through thick and thin. F</w:t>
      </w:r>
      <w:r w:rsidR="0023763D">
        <w:t>rom helping me move to St. Catharines, to being someone I could vent to, they have always been there for me. They listened in times of doubt and celebrated with me my accomplishments. My parents’ continued desire to see me improve are the reason I undertook this monumental task, and I would like to thank them for helping me achieve my full potential.</w:t>
      </w:r>
    </w:p>
    <w:p w14:paraId="715D5028" w14:textId="5DAF0CAA"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 and I can’t see myself living without you. Thank you so much for your incredible support and for keeping me going in during the harder times. </w:t>
      </w:r>
    </w:p>
    <w:p w14:paraId="19FDA416" w14:textId="7FFA1618" w:rsidR="00B22722" w:rsidRDefault="00B22722" w:rsidP="00AF5346">
      <w:pPr>
        <w:pStyle w:val="SectionTitle"/>
        <w:sectPr w:rsidR="00B22722" w:rsidSect="00F71CFB">
          <w:headerReference w:type="default" r:id="rId13"/>
          <w:pgSz w:w="12240" w:h="15840"/>
          <w:pgMar w:top="1440" w:right="1440" w:bottom="1440" w:left="1440" w:header="720" w:footer="720" w:gutter="0"/>
          <w:pgNumType w:fmt="upperRoman"/>
          <w:cols w:space="720"/>
          <w:docGrid w:linePitch="299"/>
        </w:sectPr>
      </w:pPr>
    </w:p>
    <w:bookmarkStart w:id="6" w:name="_Toc162208121" w:displacedByCustomXml="next"/>
    <w:bookmarkStart w:id="7" w:name="_Toc162204948"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AF5346">
          <w:pPr>
            <w:pStyle w:val="SectionTitle"/>
          </w:pPr>
          <w:r>
            <w:t xml:space="preserve">Table of </w:t>
          </w:r>
          <w:r w:rsidR="00AF5346">
            <w:t>Contents</w:t>
          </w:r>
          <w:bookmarkEnd w:id="7"/>
          <w:bookmarkEnd w:id="6"/>
        </w:p>
        <w:p w14:paraId="42792D7E" w14:textId="4294F4FB" w:rsidR="00864C67" w:rsidRDefault="00F11E62">
          <w:pPr>
            <w:pStyle w:val="TOC2"/>
            <w:tabs>
              <w:tab w:val="right" w:leader="dot" w:pos="9350"/>
            </w:tabs>
            <w:rPr>
              <w:rFonts w:asciiTheme="minorHAnsi" w:eastAsiaTheme="minorEastAsia" w:hAnsiTheme="minorHAnsi" w:cstheme="minorBidi"/>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o "3-3" \h \z \t "Heading 1,1,Heading 2,2,Section Title,2,Section Subtitle,3,Chapter Title B,1" </w:instrText>
          </w:r>
          <w:r>
            <w:rPr>
              <w:rFonts w:cs="Times New Roman"/>
              <w:szCs w:val="24"/>
              <w:u w:val="single"/>
            </w:rPr>
            <w:fldChar w:fldCharType="separate"/>
          </w:r>
          <w:hyperlink w:anchor="_Toc162208118" w:history="1">
            <w:r w:rsidR="00215D50">
              <w:rPr>
                <w:rStyle w:val="Hyperlink"/>
                <w:noProof/>
              </w:rPr>
              <w:t>Title Page</w:t>
            </w:r>
            <w:r w:rsidR="00864C67">
              <w:rPr>
                <w:noProof/>
                <w:webHidden/>
              </w:rPr>
              <w:tab/>
            </w:r>
            <w:r w:rsidR="00864C67">
              <w:rPr>
                <w:noProof/>
                <w:webHidden/>
              </w:rPr>
              <w:fldChar w:fldCharType="begin"/>
            </w:r>
            <w:r w:rsidR="00864C67">
              <w:rPr>
                <w:noProof/>
                <w:webHidden/>
              </w:rPr>
              <w:instrText xml:space="preserve"> PAGEREF _Toc162208118 \h </w:instrText>
            </w:r>
            <w:r w:rsidR="00864C67">
              <w:rPr>
                <w:noProof/>
                <w:webHidden/>
              </w:rPr>
            </w:r>
            <w:r w:rsidR="00864C67">
              <w:rPr>
                <w:noProof/>
                <w:webHidden/>
              </w:rPr>
              <w:fldChar w:fldCharType="separate"/>
            </w:r>
            <w:r w:rsidR="00864C67">
              <w:rPr>
                <w:noProof/>
                <w:webHidden/>
              </w:rPr>
              <w:t>I</w:t>
            </w:r>
            <w:r w:rsidR="00864C67">
              <w:rPr>
                <w:noProof/>
                <w:webHidden/>
              </w:rPr>
              <w:fldChar w:fldCharType="end"/>
            </w:r>
          </w:hyperlink>
        </w:p>
        <w:p w14:paraId="3DD31BF5" w14:textId="68E92378"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19" w:history="1">
            <w:r w:rsidR="00864C67" w:rsidRPr="00F62FAB">
              <w:rPr>
                <w:rStyle w:val="Hyperlink"/>
                <w:noProof/>
              </w:rPr>
              <w:t>Abstract</w:t>
            </w:r>
            <w:r w:rsidR="00864C67">
              <w:rPr>
                <w:noProof/>
                <w:webHidden/>
              </w:rPr>
              <w:tab/>
            </w:r>
            <w:r w:rsidR="00864C67">
              <w:rPr>
                <w:noProof/>
                <w:webHidden/>
              </w:rPr>
              <w:fldChar w:fldCharType="begin"/>
            </w:r>
            <w:r w:rsidR="00864C67">
              <w:rPr>
                <w:noProof/>
                <w:webHidden/>
              </w:rPr>
              <w:instrText xml:space="preserve"> PAGEREF _Toc162208119 \h </w:instrText>
            </w:r>
            <w:r w:rsidR="00864C67">
              <w:rPr>
                <w:noProof/>
                <w:webHidden/>
              </w:rPr>
            </w:r>
            <w:r w:rsidR="00864C67">
              <w:rPr>
                <w:noProof/>
                <w:webHidden/>
              </w:rPr>
              <w:fldChar w:fldCharType="separate"/>
            </w:r>
            <w:r w:rsidR="00864C67">
              <w:rPr>
                <w:noProof/>
                <w:webHidden/>
              </w:rPr>
              <w:t>II</w:t>
            </w:r>
            <w:r w:rsidR="00864C67">
              <w:rPr>
                <w:noProof/>
                <w:webHidden/>
              </w:rPr>
              <w:fldChar w:fldCharType="end"/>
            </w:r>
          </w:hyperlink>
        </w:p>
        <w:p w14:paraId="66E45008" w14:textId="0E7481B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0" w:history="1">
            <w:r w:rsidR="00864C67" w:rsidRPr="00F62FAB">
              <w:rPr>
                <w:rStyle w:val="Hyperlink"/>
                <w:noProof/>
              </w:rPr>
              <w:t>Acknowledgements</w:t>
            </w:r>
            <w:r w:rsidR="00864C67">
              <w:rPr>
                <w:noProof/>
                <w:webHidden/>
              </w:rPr>
              <w:tab/>
            </w:r>
            <w:r w:rsidR="00864C67">
              <w:rPr>
                <w:noProof/>
                <w:webHidden/>
              </w:rPr>
              <w:fldChar w:fldCharType="begin"/>
            </w:r>
            <w:r w:rsidR="00864C67">
              <w:rPr>
                <w:noProof/>
                <w:webHidden/>
              </w:rPr>
              <w:instrText xml:space="preserve"> PAGEREF _Toc162208120 \h </w:instrText>
            </w:r>
            <w:r w:rsidR="00864C67">
              <w:rPr>
                <w:noProof/>
                <w:webHidden/>
              </w:rPr>
            </w:r>
            <w:r w:rsidR="00864C67">
              <w:rPr>
                <w:noProof/>
                <w:webHidden/>
              </w:rPr>
              <w:fldChar w:fldCharType="separate"/>
            </w:r>
            <w:r w:rsidR="00864C67">
              <w:rPr>
                <w:noProof/>
                <w:webHidden/>
              </w:rPr>
              <w:t>III</w:t>
            </w:r>
            <w:r w:rsidR="00864C67">
              <w:rPr>
                <w:noProof/>
                <w:webHidden/>
              </w:rPr>
              <w:fldChar w:fldCharType="end"/>
            </w:r>
          </w:hyperlink>
        </w:p>
        <w:p w14:paraId="5FDF2E6D" w14:textId="699C6EB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1" w:history="1">
            <w:r w:rsidR="00864C67" w:rsidRPr="00F62FAB">
              <w:rPr>
                <w:rStyle w:val="Hyperlink"/>
                <w:noProof/>
              </w:rPr>
              <w:t>Table of Contents</w:t>
            </w:r>
            <w:r w:rsidR="00864C67">
              <w:rPr>
                <w:noProof/>
                <w:webHidden/>
              </w:rPr>
              <w:tab/>
            </w:r>
            <w:r w:rsidR="00864C67">
              <w:rPr>
                <w:noProof/>
                <w:webHidden/>
              </w:rPr>
              <w:fldChar w:fldCharType="begin"/>
            </w:r>
            <w:r w:rsidR="00864C67">
              <w:rPr>
                <w:noProof/>
                <w:webHidden/>
              </w:rPr>
              <w:instrText xml:space="preserve"> PAGEREF _Toc162208121 \h </w:instrText>
            </w:r>
            <w:r w:rsidR="00864C67">
              <w:rPr>
                <w:noProof/>
                <w:webHidden/>
              </w:rPr>
            </w:r>
            <w:r w:rsidR="00864C67">
              <w:rPr>
                <w:noProof/>
                <w:webHidden/>
              </w:rPr>
              <w:fldChar w:fldCharType="separate"/>
            </w:r>
            <w:r w:rsidR="00864C67">
              <w:rPr>
                <w:noProof/>
                <w:webHidden/>
              </w:rPr>
              <w:t>IV</w:t>
            </w:r>
            <w:r w:rsidR="00864C67">
              <w:rPr>
                <w:noProof/>
                <w:webHidden/>
              </w:rPr>
              <w:fldChar w:fldCharType="end"/>
            </w:r>
          </w:hyperlink>
        </w:p>
        <w:p w14:paraId="1004FE8A" w14:textId="6AE01C4B"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2" w:history="1">
            <w:r w:rsidR="00864C67" w:rsidRPr="00F62FAB">
              <w:rPr>
                <w:rStyle w:val="Hyperlink"/>
                <w:noProof/>
              </w:rPr>
              <w:t>List of Tables</w:t>
            </w:r>
            <w:r w:rsidR="00864C67">
              <w:rPr>
                <w:noProof/>
                <w:webHidden/>
              </w:rPr>
              <w:tab/>
            </w:r>
            <w:r w:rsidR="00864C67">
              <w:rPr>
                <w:noProof/>
                <w:webHidden/>
              </w:rPr>
              <w:fldChar w:fldCharType="begin"/>
            </w:r>
            <w:r w:rsidR="00864C67">
              <w:rPr>
                <w:noProof/>
                <w:webHidden/>
              </w:rPr>
              <w:instrText xml:space="preserve"> PAGEREF _Toc162208122 \h </w:instrText>
            </w:r>
            <w:r w:rsidR="00864C67">
              <w:rPr>
                <w:noProof/>
                <w:webHidden/>
              </w:rPr>
            </w:r>
            <w:r w:rsidR="00864C67">
              <w:rPr>
                <w:noProof/>
                <w:webHidden/>
              </w:rPr>
              <w:fldChar w:fldCharType="separate"/>
            </w:r>
            <w:r w:rsidR="00864C67">
              <w:rPr>
                <w:noProof/>
                <w:webHidden/>
              </w:rPr>
              <w:t>VI</w:t>
            </w:r>
            <w:r w:rsidR="00864C67">
              <w:rPr>
                <w:noProof/>
                <w:webHidden/>
              </w:rPr>
              <w:fldChar w:fldCharType="end"/>
            </w:r>
          </w:hyperlink>
        </w:p>
        <w:p w14:paraId="2AA5C009" w14:textId="7B379E61"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3" w:history="1">
            <w:r w:rsidR="00864C67" w:rsidRPr="00F62FAB">
              <w:rPr>
                <w:rStyle w:val="Hyperlink"/>
                <w:noProof/>
              </w:rPr>
              <w:t>List of Figures</w:t>
            </w:r>
            <w:r w:rsidR="00864C67">
              <w:rPr>
                <w:noProof/>
                <w:webHidden/>
              </w:rPr>
              <w:tab/>
            </w:r>
            <w:r w:rsidR="00864C67">
              <w:rPr>
                <w:noProof/>
                <w:webHidden/>
              </w:rPr>
              <w:fldChar w:fldCharType="begin"/>
            </w:r>
            <w:r w:rsidR="00864C67">
              <w:rPr>
                <w:noProof/>
                <w:webHidden/>
              </w:rPr>
              <w:instrText xml:space="preserve"> PAGEREF _Toc162208123 \h </w:instrText>
            </w:r>
            <w:r w:rsidR="00864C67">
              <w:rPr>
                <w:noProof/>
                <w:webHidden/>
              </w:rPr>
            </w:r>
            <w:r w:rsidR="00864C67">
              <w:rPr>
                <w:noProof/>
                <w:webHidden/>
              </w:rPr>
              <w:fldChar w:fldCharType="separate"/>
            </w:r>
            <w:r w:rsidR="00864C67">
              <w:rPr>
                <w:noProof/>
                <w:webHidden/>
              </w:rPr>
              <w:t>VII</w:t>
            </w:r>
            <w:r w:rsidR="00864C67">
              <w:rPr>
                <w:noProof/>
                <w:webHidden/>
              </w:rPr>
              <w:fldChar w:fldCharType="end"/>
            </w:r>
          </w:hyperlink>
        </w:p>
        <w:p w14:paraId="33C4F32F" w14:textId="71EBB1E0"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24" w:history="1">
            <w:r w:rsidR="00864C67" w:rsidRPr="00F62FAB">
              <w:rPr>
                <w:rStyle w:val="Hyperlink"/>
                <w:noProof/>
              </w:rPr>
              <w:t>General Introduction</w:t>
            </w:r>
            <w:r w:rsidR="00864C67">
              <w:rPr>
                <w:noProof/>
                <w:webHidden/>
              </w:rPr>
              <w:tab/>
            </w:r>
            <w:r w:rsidR="00864C67">
              <w:rPr>
                <w:noProof/>
                <w:webHidden/>
              </w:rPr>
              <w:fldChar w:fldCharType="begin"/>
            </w:r>
            <w:r w:rsidR="00864C67">
              <w:rPr>
                <w:noProof/>
                <w:webHidden/>
              </w:rPr>
              <w:instrText xml:space="preserve"> PAGEREF _Toc162208124 \h </w:instrText>
            </w:r>
            <w:r w:rsidR="00864C67">
              <w:rPr>
                <w:noProof/>
                <w:webHidden/>
              </w:rPr>
            </w:r>
            <w:r w:rsidR="00864C67">
              <w:rPr>
                <w:noProof/>
                <w:webHidden/>
              </w:rPr>
              <w:fldChar w:fldCharType="separate"/>
            </w:r>
            <w:r w:rsidR="00864C67">
              <w:rPr>
                <w:noProof/>
                <w:webHidden/>
              </w:rPr>
              <w:t>1</w:t>
            </w:r>
            <w:r w:rsidR="00864C67">
              <w:rPr>
                <w:noProof/>
                <w:webHidden/>
              </w:rPr>
              <w:fldChar w:fldCharType="end"/>
            </w:r>
          </w:hyperlink>
        </w:p>
        <w:p w14:paraId="25B22AB7" w14:textId="1A61080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5"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25 \h </w:instrText>
            </w:r>
            <w:r w:rsidR="00864C67">
              <w:rPr>
                <w:noProof/>
                <w:webHidden/>
              </w:rPr>
            </w:r>
            <w:r w:rsidR="00864C67">
              <w:rPr>
                <w:noProof/>
                <w:webHidden/>
              </w:rPr>
              <w:fldChar w:fldCharType="separate"/>
            </w:r>
            <w:r w:rsidR="00864C67">
              <w:rPr>
                <w:noProof/>
                <w:webHidden/>
              </w:rPr>
              <w:t>1</w:t>
            </w:r>
            <w:r w:rsidR="00864C67">
              <w:rPr>
                <w:noProof/>
                <w:webHidden/>
              </w:rPr>
              <w:fldChar w:fldCharType="end"/>
            </w:r>
          </w:hyperlink>
        </w:p>
        <w:p w14:paraId="3F1D83C0" w14:textId="1308AD8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6" w:history="1">
            <w:r w:rsidR="00864C67" w:rsidRPr="00F62FAB">
              <w:rPr>
                <w:rStyle w:val="Hyperlink"/>
                <w:noProof/>
              </w:rPr>
              <w:t>Urbanization</w:t>
            </w:r>
            <w:r w:rsidR="00864C67">
              <w:rPr>
                <w:noProof/>
                <w:webHidden/>
              </w:rPr>
              <w:tab/>
            </w:r>
            <w:r w:rsidR="00864C67">
              <w:rPr>
                <w:noProof/>
                <w:webHidden/>
              </w:rPr>
              <w:fldChar w:fldCharType="begin"/>
            </w:r>
            <w:r w:rsidR="00864C67">
              <w:rPr>
                <w:noProof/>
                <w:webHidden/>
              </w:rPr>
              <w:instrText xml:space="preserve"> PAGEREF _Toc162208126 \h </w:instrText>
            </w:r>
            <w:r w:rsidR="00864C67">
              <w:rPr>
                <w:noProof/>
                <w:webHidden/>
              </w:rPr>
            </w:r>
            <w:r w:rsidR="00864C67">
              <w:rPr>
                <w:noProof/>
                <w:webHidden/>
              </w:rPr>
              <w:fldChar w:fldCharType="separate"/>
            </w:r>
            <w:r w:rsidR="00864C67">
              <w:rPr>
                <w:noProof/>
                <w:webHidden/>
              </w:rPr>
              <w:t>4</w:t>
            </w:r>
            <w:r w:rsidR="00864C67">
              <w:rPr>
                <w:noProof/>
                <w:webHidden/>
              </w:rPr>
              <w:fldChar w:fldCharType="end"/>
            </w:r>
          </w:hyperlink>
        </w:p>
        <w:p w14:paraId="6A542B59" w14:textId="4642B36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7" w:history="1">
            <w:r w:rsidR="00864C67" w:rsidRPr="00F62FAB">
              <w:rPr>
                <w:rStyle w:val="Hyperlink"/>
                <w:noProof/>
              </w:rPr>
              <w:t>The American crow, Corvus brachyrhynchos</w:t>
            </w:r>
            <w:r w:rsidR="00864C67">
              <w:rPr>
                <w:noProof/>
                <w:webHidden/>
              </w:rPr>
              <w:tab/>
            </w:r>
            <w:r w:rsidR="00864C67">
              <w:rPr>
                <w:noProof/>
                <w:webHidden/>
              </w:rPr>
              <w:fldChar w:fldCharType="begin"/>
            </w:r>
            <w:r w:rsidR="00864C67">
              <w:rPr>
                <w:noProof/>
                <w:webHidden/>
              </w:rPr>
              <w:instrText xml:space="preserve"> PAGEREF _Toc162208127 \h </w:instrText>
            </w:r>
            <w:r w:rsidR="00864C67">
              <w:rPr>
                <w:noProof/>
                <w:webHidden/>
              </w:rPr>
            </w:r>
            <w:r w:rsidR="00864C67">
              <w:rPr>
                <w:noProof/>
                <w:webHidden/>
              </w:rPr>
              <w:fldChar w:fldCharType="separate"/>
            </w:r>
            <w:r w:rsidR="00864C67">
              <w:rPr>
                <w:noProof/>
                <w:webHidden/>
              </w:rPr>
              <w:t>6</w:t>
            </w:r>
            <w:r w:rsidR="00864C67">
              <w:rPr>
                <w:noProof/>
                <w:webHidden/>
              </w:rPr>
              <w:fldChar w:fldCharType="end"/>
            </w:r>
          </w:hyperlink>
        </w:p>
        <w:p w14:paraId="3A0FE3ED" w14:textId="2E064D3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28" w:history="1">
            <w:r w:rsidR="00864C67" w:rsidRPr="00F62FAB">
              <w:rPr>
                <w:rStyle w:val="Hyperlink"/>
                <w:noProof/>
              </w:rPr>
              <w:t>Research Objectives</w:t>
            </w:r>
            <w:r w:rsidR="00864C67">
              <w:rPr>
                <w:noProof/>
                <w:webHidden/>
              </w:rPr>
              <w:tab/>
            </w:r>
            <w:r w:rsidR="00864C67">
              <w:rPr>
                <w:noProof/>
                <w:webHidden/>
              </w:rPr>
              <w:fldChar w:fldCharType="begin"/>
            </w:r>
            <w:r w:rsidR="00864C67">
              <w:rPr>
                <w:noProof/>
                <w:webHidden/>
              </w:rPr>
              <w:instrText xml:space="preserve"> PAGEREF _Toc162208128 \h </w:instrText>
            </w:r>
            <w:r w:rsidR="00864C67">
              <w:rPr>
                <w:noProof/>
                <w:webHidden/>
              </w:rPr>
            </w:r>
            <w:r w:rsidR="00864C67">
              <w:rPr>
                <w:noProof/>
                <w:webHidden/>
              </w:rPr>
              <w:fldChar w:fldCharType="separate"/>
            </w:r>
            <w:r w:rsidR="00864C67">
              <w:rPr>
                <w:noProof/>
                <w:webHidden/>
              </w:rPr>
              <w:t>7</w:t>
            </w:r>
            <w:r w:rsidR="00864C67">
              <w:rPr>
                <w:noProof/>
                <w:webHidden/>
              </w:rPr>
              <w:fldChar w:fldCharType="end"/>
            </w:r>
          </w:hyperlink>
        </w:p>
        <w:p w14:paraId="0EA7D8D6" w14:textId="47581348"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29" w:history="1">
            <w:r w:rsidR="00864C67" w:rsidRPr="00F62FAB">
              <w:rPr>
                <w:rStyle w:val="Hyperlink"/>
                <w:noProof/>
              </w:rPr>
              <w:t>Chapter 1: Sentinel behaviour in mammal and avian species</w:t>
            </w:r>
            <w:r w:rsidR="00864C67">
              <w:rPr>
                <w:noProof/>
                <w:webHidden/>
              </w:rPr>
              <w:tab/>
            </w:r>
            <w:r w:rsidR="00864C67">
              <w:rPr>
                <w:noProof/>
                <w:webHidden/>
              </w:rPr>
              <w:fldChar w:fldCharType="begin"/>
            </w:r>
            <w:r w:rsidR="00864C67">
              <w:rPr>
                <w:noProof/>
                <w:webHidden/>
              </w:rPr>
              <w:instrText xml:space="preserve"> PAGEREF _Toc162208129 \h </w:instrText>
            </w:r>
            <w:r w:rsidR="00864C67">
              <w:rPr>
                <w:noProof/>
                <w:webHidden/>
              </w:rPr>
            </w:r>
            <w:r w:rsidR="00864C67">
              <w:rPr>
                <w:noProof/>
                <w:webHidden/>
              </w:rPr>
              <w:fldChar w:fldCharType="separate"/>
            </w:r>
            <w:r w:rsidR="00864C67">
              <w:rPr>
                <w:noProof/>
                <w:webHidden/>
              </w:rPr>
              <w:t>9</w:t>
            </w:r>
            <w:r w:rsidR="00864C67">
              <w:rPr>
                <w:noProof/>
                <w:webHidden/>
              </w:rPr>
              <w:fldChar w:fldCharType="end"/>
            </w:r>
          </w:hyperlink>
        </w:p>
        <w:p w14:paraId="58364622" w14:textId="53E36B17"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0" w:history="1">
            <w:r w:rsidR="00864C67" w:rsidRPr="00F62FAB">
              <w:rPr>
                <w:rStyle w:val="Hyperlink"/>
                <w:noProof/>
              </w:rPr>
              <w:t>Introduction</w:t>
            </w:r>
            <w:r w:rsidR="00864C67">
              <w:rPr>
                <w:noProof/>
                <w:webHidden/>
              </w:rPr>
              <w:tab/>
            </w:r>
            <w:r w:rsidR="00864C67">
              <w:rPr>
                <w:noProof/>
                <w:webHidden/>
              </w:rPr>
              <w:fldChar w:fldCharType="begin"/>
            </w:r>
            <w:r w:rsidR="00864C67">
              <w:rPr>
                <w:noProof/>
                <w:webHidden/>
              </w:rPr>
              <w:instrText xml:space="preserve"> PAGEREF _Toc162208130 \h </w:instrText>
            </w:r>
            <w:r w:rsidR="00864C67">
              <w:rPr>
                <w:noProof/>
                <w:webHidden/>
              </w:rPr>
            </w:r>
            <w:r w:rsidR="00864C67">
              <w:rPr>
                <w:noProof/>
                <w:webHidden/>
              </w:rPr>
              <w:fldChar w:fldCharType="separate"/>
            </w:r>
            <w:r w:rsidR="00864C67">
              <w:rPr>
                <w:noProof/>
                <w:webHidden/>
              </w:rPr>
              <w:t>9</w:t>
            </w:r>
            <w:r w:rsidR="00864C67">
              <w:rPr>
                <w:noProof/>
                <w:webHidden/>
              </w:rPr>
              <w:fldChar w:fldCharType="end"/>
            </w:r>
          </w:hyperlink>
        </w:p>
        <w:p w14:paraId="352D6FA0" w14:textId="049AA118"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1" w:history="1">
            <w:r w:rsidR="00864C67" w:rsidRPr="00F62FAB">
              <w:rPr>
                <w:rStyle w:val="Hyperlink"/>
                <w:noProof/>
              </w:rPr>
              <w:t>Methods</w:t>
            </w:r>
            <w:r w:rsidR="00864C67">
              <w:rPr>
                <w:noProof/>
                <w:webHidden/>
              </w:rPr>
              <w:tab/>
            </w:r>
            <w:r w:rsidR="00864C67">
              <w:rPr>
                <w:noProof/>
                <w:webHidden/>
              </w:rPr>
              <w:fldChar w:fldCharType="begin"/>
            </w:r>
            <w:r w:rsidR="00864C67">
              <w:rPr>
                <w:noProof/>
                <w:webHidden/>
              </w:rPr>
              <w:instrText xml:space="preserve"> PAGEREF _Toc162208131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2B202ED5" w14:textId="74FE9DA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2" w:history="1">
            <w:r w:rsidR="00864C67" w:rsidRPr="00F62FAB">
              <w:rPr>
                <w:rStyle w:val="Hyperlink"/>
                <w:rFonts w:cs="Times New Roman"/>
                <w:noProof/>
              </w:rPr>
              <w:t>Selection criteria</w:t>
            </w:r>
            <w:r w:rsidR="00864C67">
              <w:rPr>
                <w:noProof/>
                <w:webHidden/>
              </w:rPr>
              <w:tab/>
            </w:r>
            <w:r w:rsidR="00864C67">
              <w:rPr>
                <w:noProof/>
                <w:webHidden/>
              </w:rPr>
              <w:fldChar w:fldCharType="begin"/>
            </w:r>
            <w:r w:rsidR="00864C67">
              <w:rPr>
                <w:noProof/>
                <w:webHidden/>
              </w:rPr>
              <w:instrText xml:space="preserve"> PAGEREF _Toc162208132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0CB175D4" w14:textId="5A36C15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3" w:history="1">
            <w:r w:rsidR="00864C67" w:rsidRPr="00F62FAB">
              <w:rPr>
                <w:rStyle w:val="Hyperlink"/>
                <w:rFonts w:cs="Times New Roman"/>
                <w:noProof/>
              </w:rPr>
              <w:t>Search strategy</w:t>
            </w:r>
            <w:r w:rsidR="00864C67">
              <w:rPr>
                <w:noProof/>
                <w:webHidden/>
              </w:rPr>
              <w:tab/>
            </w:r>
            <w:r w:rsidR="00864C67">
              <w:rPr>
                <w:noProof/>
                <w:webHidden/>
              </w:rPr>
              <w:fldChar w:fldCharType="begin"/>
            </w:r>
            <w:r w:rsidR="00864C67">
              <w:rPr>
                <w:noProof/>
                <w:webHidden/>
              </w:rPr>
              <w:instrText xml:space="preserve"> PAGEREF _Toc162208133 \h </w:instrText>
            </w:r>
            <w:r w:rsidR="00864C67">
              <w:rPr>
                <w:noProof/>
                <w:webHidden/>
              </w:rPr>
            </w:r>
            <w:r w:rsidR="00864C67">
              <w:rPr>
                <w:noProof/>
                <w:webHidden/>
              </w:rPr>
              <w:fldChar w:fldCharType="separate"/>
            </w:r>
            <w:r w:rsidR="00864C67">
              <w:rPr>
                <w:noProof/>
                <w:webHidden/>
              </w:rPr>
              <w:t>10</w:t>
            </w:r>
            <w:r w:rsidR="00864C67">
              <w:rPr>
                <w:noProof/>
                <w:webHidden/>
              </w:rPr>
              <w:fldChar w:fldCharType="end"/>
            </w:r>
          </w:hyperlink>
        </w:p>
        <w:p w14:paraId="0F01EE55" w14:textId="0FABF04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4" w:history="1">
            <w:r w:rsidR="00864C67" w:rsidRPr="00F62FAB">
              <w:rPr>
                <w:rStyle w:val="Hyperlink"/>
                <w:rFonts w:cs="Times New Roman"/>
                <w:noProof/>
              </w:rPr>
              <w:t>Data collection &amp; analysis</w:t>
            </w:r>
            <w:r w:rsidR="00864C67">
              <w:rPr>
                <w:noProof/>
                <w:webHidden/>
              </w:rPr>
              <w:tab/>
            </w:r>
            <w:r w:rsidR="00864C67">
              <w:rPr>
                <w:noProof/>
                <w:webHidden/>
              </w:rPr>
              <w:fldChar w:fldCharType="begin"/>
            </w:r>
            <w:r w:rsidR="00864C67">
              <w:rPr>
                <w:noProof/>
                <w:webHidden/>
              </w:rPr>
              <w:instrText xml:space="preserve"> PAGEREF _Toc162208134 \h </w:instrText>
            </w:r>
            <w:r w:rsidR="00864C67">
              <w:rPr>
                <w:noProof/>
                <w:webHidden/>
              </w:rPr>
            </w:r>
            <w:r w:rsidR="00864C67">
              <w:rPr>
                <w:noProof/>
                <w:webHidden/>
              </w:rPr>
              <w:fldChar w:fldCharType="separate"/>
            </w:r>
            <w:r w:rsidR="00864C67">
              <w:rPr>
                <w:noProof/>
                <w:webHidden/>
              </w:rPr>
              <w:t>12</w:t>
            </w:r>
            <w:r w:rsidR="00864C67">
              <w:rPr>
                <w:noProof/>
                <w:webHidden/>
              </w:rPr>
              <w:fldChar w:fldCharType="end"/>
            </w:r>
          </w:hyperlink>
        </w:p>
        <w:p w14:paraId="5820DBB7" w14:textId="248AF335"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5" w:history="1">
            <w:r w:rsidR="00864C67" w:rsidRPr="00F62FAB">
              <w:rPr>
                <w:rStyle w:val="Hyperlink"/>
                <w:noProof/>
              </w:rPr>
              <w:t>Results</w:t>
            </w:r>
            <w:r w:rsidR="00864C67">
              <w:rPr>
                <w:noProof/>
                <w:webHidden/>
              </w:rPr>
              <w:tab/>
            </w:r>
            <w:r w:rsidR="00864C67">
              <w:rPr>
                <w:noProof/>
                <w:webHidden/>
              </w:rPr>
              <w:fldChar w:fldCharType="begin"/>
            </w:r>
            <w:r w:rsidR="00864C67">
              <w:rPr>
                <w:noProof/>
                <w:webHidden/>
              </w:rPr>
              <w:instrText xml:space="preserve"> PAGEREF _Toc162208135 \h </w:instrText>
            </w:r>
            <w:r w:rsidR="00864C67">
              <w:rPr>
                <w:noProof/>
                <w:webHidden/>
              </w:rPr>
            </w:r>
            <w:r w:rsidR="00864C67">
              <w:rPr>
                <w:noProof/>
                <w:webHidden/>
              </w:rPr>
              <w:fldChar w:fldCharType="separate"/>
            </w:r>
            <w:r w:rsidR="00864C67">
              <w:rPr>
                <w:noProof/>
                <w:webHidden/>
              </w:rPr>
              <w:t>1</w:t>
            </w:r>
            <w:r w:rsidR="00864C67">
              <w:rPr>
                <w:noProof/>
                <w:webHidden/>
              </w:rPr>
              <w:t>4</w:t>
            </w:r>
            <w:r w:rsidR="00864C67">
              <w:rPr>
                <w:noProof/>
                <w:webHidden/>
              </w:rPr>
              <w:fldChar w:fldCharType="end"/>
            </w:r>
          </w:hyperlink>
        </w:p>
        <w:p w14:paraId="7F99D517" w14:textId="3AED5CAB"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6" w:history="1">
            <w:r w:rsidR="00864C67" w:rsidRPr="00F62FAB">
              <w:rPr>
                <w:rStyle w:val="Hyperlink"/>
                <w:rFonts w:cs="Times New Roman"/>
                <w:noProof/>
              </w:rPr>
              <w:t>Trends observed</w:t>
            </w:r>
            <w:r w:rsidR="00864C67">
              <w:rPr>
                <w:noProof/>
                <w:webHidden/>
              </w:rPr>
              <w:tab/>
            </w:r>
            <w:r w:rsidR="00864C67">
              <w:rPr>
                <w:noProof/>
                <w:webHidden/>
              </w:rPr>
              <w:fldChar w:fldCharType="begin"/>
            </w:r>
            <w:r w:rsidR="00864C67">
              <w:rPr>
                <w:noProof/>
                <w:webHidden/>
              </w:rPr>
              <w:instrText xml:space="preserve"> PAGEREF _Toc162208136 \h </w:instrText>
            </w:r>
            <w:r w:rsidR="00864C67">
              <w:rPr>
                <w:noProof/>
                <w:webHidden/>
              </w:rPr>
            </w:r>
            <w:r w:rsidR="00864C67">
              <w:rPr>
                <w:noProof/>
                <w:webHidden/>
              </w:rPr>
              <w:fldChar w:fldCharType="separate"/>
            </w:r>
            <w:r w:rsidR="00864C67">
              <w:rPr>
                <w:noProof/>
                <w:webHidden/>
              </w:rPr>
              <w:t>15</w:t>
            </w:r>
            <w:r w:rsidR="00864C67">
              <w:rPr>
                <w:noProof/>
                <w:webHidden/>
              </w:rPr>
              <w:fldChar w:fldCharType="end"/>
            </w:r>
          </w:hyperlink>
        </w:p>
        <w:p w14:paraId="4B90DCD9" w14:textId="5662C0E0"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7" w:history="1">
            <w:r w:rsidR="00864C67" w:rsidRPr="00F62FAB">
              <w:rPr>
                <w:rStyle w:val="Hyperlink"/>
                <w:noProof/>
              </w:rPr>
              <w:t>Discussion</w:t>
            </w:r>
            <w:r w:rsidR="00864C67">
              <w:rPr>
                <w:noProof/>
                <w:webHidden/>
              </w:rPr>
              <w:tab/>
            </w:r>
            <w:r w:rsidR="00864C67">
              <w:rPr>
                <w:noProof/>
                <w:webHidden/>
              </w:rPr>
              <w:fldChar w:fldCharType="begin"/>
            </w:r>
            <w:r w:rsidR="00864C67">
              <w:rPr>
                <w:noProof/>
                <w:webHidden/>
              </w:rPr>
              <w:instrText xml:space="preserve"> PAGEREF _Toc162208137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0F7556AA" w14:textId="3A55CCAE"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38" w:history="1">
            <w:r w:rsidR="00864C67" w:rsidRPr="00F62FAB">
              <w:rPr>
                <w:rStyle w:val="Hyperlink"/>
                <w:noProof/>
              </w:rPr>
              <w:t>Chapter 2: Heads up! Social vigilance behaviour in urban American crows</w:t>
            </w:r>
            <w:r w:rsidR="00864C67">
              <w:rPr>
                <w:noProof/>
                <w:webHidden/>
              </w:rPr>
              <w:tab/>
            </w:r>
            <w:r w:rsidR="00864C67">
              <w:rPr>
                <w:noProof/>
                <w:webHidden/>
              </w:rPr>
              <w:fldChar w:fldCharType="begin"/>
            </w:r>
            <w:r w:rsidR="00864C67">
              <w:rPr>
                <w:noProof/>
                <w:webHidden/>
              </w:rPr>
              <w:instrText xml:space="preserve"> PAGEREF _Toc162208138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238A6577" w14:textId="0ABD5D13"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39" w:history="1">
            <w:r w:rsidR="00864C67" w:rsidRPr="00F62FAB">
              <w:rPr>
                <w:rStyle w:val="Hyperlink"/>
                <w:noProof/>
              </w:rPr>
              <w:t>Introduction</w:t>
            </w:r>
            <w:r w:rsidR="00864C67">
              <w:rPr>
                <w:noProof/>
                <w:webHidden/>
              </w:rPr>
              <w:tab/>
            </w:r>
            <w:r w:rsidR="00864C67">
              <w:rPr>
                <w:noProof/>
                <w:webHidden/>
              </w:rPr>
              <w:fldChar w:fldCharType="begin"/>
            </w:r>
            <w:r w:rsidR="00864C67">
              <w:rPr>
                <w:noProof/>
                <w:webHidden/>
              </w:rPr>
              <w:instrText xml:space="preserve"> PAGEREF _Toc162208139 \h </w:instrText>
            </w:r>
            <w:r w:rsidR="00864C67">
              <w:rPr>
                <w:noProof/>
                <w:webHidden/>
              </w:rPr>
            </w:r>
            <w:r w:rsidR="00864C67">
              <w:rPr>
                <w:noProof/>
                <w:webHidden/>
              </w:rPr>
              <w:fldChar w:fldCharType="separate"/>
            </w:r>
            <w:r w:rsidR="00864C67">
              <w:rPr>
                <w:noProof/>
                <w:webHidden/>
              </w:rPr>
              <w:t>18</w:t>
            </w:r>
            <w:r w:rsidR="00864C67">
              <w:rPr>
                <w:noProof/>
                <w:webHidden/>
              </w:rPr>
              <w:fldChar w:fldCharType="end"/>
            </w:r>
          </w:hyperlink>
        </w:p>
        <w:p w14:paraId="0F63586E" w14:textId="002EF9F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0"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40 \h </w:instrText>
            </w:r>
            <w:r w:rsidR="00864C67">
              <w:rPr>
                <w:noProof/>
                <w:webHidden/>
              </w:rPr>
            </w:r>
            <w:r w:rsidR="00864C67">
              <w:rPr>
                <w:noProof/>
                <w:webHidden/>
              </w:rPr>
              <w:fldChar w:fldCharType="separate"/>
            </w:r>
            <w:r w:rsidR="00864C67">
              <w:rPr>
                <w:noProof/>
                <w:webHidden/>
              </w:rPr>
              <w:t>19</w:t>
            </w:r>
            <w:r w:rsidR="00864C67">
              <w:rPr>
                <w:noProof/>
                <w:webHidden/>
              </w:rPr>
              <w:fldChar w:fldCharType="end"/>
            </w:r>
          </w:hyperlink>
        </w:p>
        <w:p w14:paraId="71443166" w14:textId="2A2CAFBE"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1" w:history="1">
            <w:r w:rsidR="00864C67" w:rsidRPr="00F62FAB">
              <w:rPr>
                <w:rStyle w:val="Hyperlink"/>
                <w:noProof/>
              </w:rPr>
              <w:t>Urban Environments</w:t>
            </w:r>
            <w:r w:rsidR="00864C67">
              <w:rPr>
                <w:noProof/>
                <w:webHidden/>
              </w:rPr>
              <w:tab/>
            </w:r>
            <w:r w:rsidR="00864C67">
              <w:rPr>
                <w:noProof/>
                <w:webHidden/>
              </w:rPr>
              <w:fldChar w:fldCharType="begin"/>
            </w:r>
            <w:r w:rsidR="00864C67">
              <w:rPr>
                <w:noProof/>
                <w:webHidden/>
              </w:rPr>
              <w:instrText xml:space="preserve"> PAGEREF _Toc162208141 \h </w:instrText>
            </w:r>
            <w:r w:rsidR="00864C67">
              <w:rPr>
                <w:noProof/>
                <w:webHidden/>
              </w:rPr>
            </w:r>
            <w:r w:rsidR="00864C67">
              <w:rPr>
                <w:noProof/>
                <w:webHidden/>
              </w:rPr>
              <w:fldChar w:fldCharType="separate"/>
            </w:r>
            <w:r w:rsidR="00864C67">
              <w:rPr>
                <w:noProof/>
                <w:webHidden/>
              </w:rPr>
              <w:t>20</w:t>
            </w:r>
            <w:r w:rsidR="00864C67">
              <w:rPr>
                <w:noProof/>
                <w:webHidden/>
              </w:rPr>
              <w:fldChar w:fldCharType="end"/>
            </w:r>
          </w:hyperlink>
        </w:p>
        <w:p w14:paraId="60281428" w14:textId="208E1EF1"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2" w:history="1">
            <w:r w:rsidR="00864C67" w:rsidRPr="00F62FAB">
              <w:rPr>
                <w:rStyle w:val="Hyperlink"/>
                <w:noProof/>
              </w:rPr>
              <w:t>Study Objectives</w:t>
            </w:r>
            <w:r w:rsidR="00864C67">
              <w:rPr>
                <w:noProof/>
                <w:webHidden/>
              </w:rPr>
              <w:tab/>
            </w:r>
            <w:r w:rsidR="00864C67">
              <w:rPr>
                <w:noProof/>
                <w:webHidden/>
              </w:rPr>
              <w:fldChar w:fldCharType="begin"/>
            </w:r>
            <w:r w:rsidR="00864C67">
              <w:rPr>
                <w:noProof/>
                <w:webHidden/>
              </w:rPr>
              <w:instrText xml:space="preserve"> PAGEREF _Toc162208142 \h </w:instrText>
            </w:r>
            <w:r w:rsidR="00864C67">
              <w:rPr>
                <w:noProof/>
                <w:webHidden/>
              </w:rPr>
            </w:r>
            <w:r w:rsidR="00864C67">
              <w:rPr>
                <w:noProof/>
                <w:webHidden/>
              </w:rPr>
              <w:fldChar w:fldCharType="separate"/>
            </w:r>
            <w:r w:rsidR="00864C67">
              <w:rPr>
                <w:noProof/>
                <w:webHidden/>
              </w:rPr>
              <w:t>21</w:t>
            </w:r>
            <w:r w:rsidR="00864C67">
              <w:rPr>
                <w:noProof/>
                <w:webHidden/>
              </w:rPr>
              <w:fldChar w:fldCharType="end"/>
            </w:r>
          </w:hyperlink>
        </w:p>
        <w:p w14:paraId="7C9A3757" w14:textId="383BC012"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3" w:history="1">
            <w:r w:rsidR="00864C67" w:rsidRPr="00F62FAB">
              <w:rPr>
                <w:rStyle w:val="Hyperlink"/>
                <w:noProof/>
              </w:rPr>
              <w:t>Significance</w:t>
            </w:r>
            <w:r w:rsidR="00864C67">
              <w:rPr>
                <w:noProof/>
                <w:webHidden/>
              </w:rPr>
              <w:tab/>
            </w:r>
            <w:r w:rsidR="00864C67">
              <w:rPr>
                <w:noProof/>
                <w:webHidden/>
              </w:rPr>
              <w:fldChar w:fldCharType="begin"/>
            </w:r>
            <w:r w:rsidR="00864C67">
              <w:rPr>
                <w:noProof/>
                <w:webHidden/>
              </w:rPr>
              <w:instrText xml:space="preserve"> PAGEREF _Toc162208143 \h </w:instrText>
            </w:r>
            <w:r w:rsidR="00864C67">
              <w:rPr>
                <w:noProof/>
                <w:webHidden/>
              </w:rPr>
            </w:r>
            <w:r w:rsidR="00864C67">
              <w:rPr>
                <w:noProof/>
                <w:webHidden/>
              </w:rPr>
              <w:fldChar w:fldCharType="separate"/>
            </w:r>
            <w:r w:rsidR="00864C67">
              <w:rPr>
                <w:noProof/>
                <w:webHidden/>
              </w:rPr>
              <w:t>22</w:t>
            </w:r>
            <w:r w:rsidR="00864C67">
              <w:rPr>
                <w:noProof/>
                <w:webHidden/>
              </w:rPr>
              <w:fldChar w:fldCharType="end"/>
            </w:r>
          </w:hyperlink>
        </w:p>
        <w:p w14:paraId="434A0BA0" w14:textId="5DB04F6C"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4" w:history="1">
            <w:r w:rsidR="00864C67" w:rsidRPr="00F62FAB">
              <w:rPr>
                <w:rStyle w:val="Hyperlink"/>
                <w:noProof/>
              </w:rPr>
              <w:t>Methods</w:t>
            </w:r>
            <w:r w:rsidR="00864C67">
              <w:rPr>
                <w:noProof/>
                <w:webHidden/>
              </w:rPr>
              <w:tab/>
            </w:r>
            <w:r w:rsidR="00864C67">
              <w:rPr>
                <w:noProof/>
                <w:webHidden/>
              </w:rPr>
              <w:fldChar w:fldCharType="begin"/>
            </w:r>
            <w:r w:rsidR="00864C67">
              <w:rPr>
                <w:noProof/>
                <w:webHidden/>
              </w:rPr>
              <w:instrText xml:space="preserve"> PAGEREF _Toc162208144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0AACDF41" w14:textId="6639CCB4"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5" w:history="1">
            <w:r w:rsidR="00864C67" w:rsidRPr="00F62FAB">
              <w:rPr>
                <w:rStyle w:val="Hyperlink"/>
                <w:noProof/>
              </w:rPr>
              <w:t>Site Selection</w:t>
            </w:r>
            <w:r w:rsidR="00864C67">
              <w:rPr>
                <w:noProof/>
                <w:webHidden/>
              </w:rPr>
              <w:tab/>
            </w:r>
            <w:r w:rsidR="00864C67">
              <w:rPr>
                <w:noProof/>
                <w:webHidden/>
              </w:rPr>
              <w:fldChar w:fldCharType="begin"/>
            </w:r>
            <w:r w:rsidR="00864C67">
              <w:rPr>
                <w:noProof/>
                <w:webHidden/>
              </w:rPr>
              <w:instrText xml:space="preserve"> PAGEREF _Toc162208145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24FD8A32" w14:textId="48303B9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6" w:history="1">
            <w:r w:rsidR="00864C67" w:rsidRPr="00F62FAB">
              <w:rPr>
                <w:rStyle w:val="Hyperlink"/>
                <w:noProof/>
              </w:rPr>
              <w:t>Field observation</w:t>
            </w:r>
            <w:r w:rsidR="00864C67">
              <w:rPr>
                <w:noProof/>
                <w:webHidden/>
              </w:rPr>
              <w:tab/>
            </w:r>
            <w:r w:rsidR="00864C67">
              <w:rPr>
                <w:noProof/>
                <w:webHidden/>
              </w:rPr>
              <w:fldChar w:fldCharType="begin"/>
            </w:r>
            <w:r w:rsidR="00864C67">
              <w:rPr>
                <w:noProof/>
                <w:webHidden/>
              </w:rPr>
              <w:instrText xml:space="preserve"> PAGEREF _Toc162208146 \h </w:instrText>
            </w:r>
            <w:r w:rsidR="00864C67">
              <w:rPr>
                <w:noProof/>
                <w:webHidden/>
              </w:rPr>
            </w:r>
            <w:r w:rsidR="00864C67">
              <w:rPr>
                <w:noProof/>
                <w:webHidden/>
              </w:rPr>
              <w:fldChar w:fldCharType="separate"/>
            </w:r>
            <w:r w:rsidR="00864C67">
              <w:rPr>
                <w:noProof/>
                <w:webHidden/>
              </w:rPr>
              <w:t>24</w:t>
            </w:r>
            <w:r w:rsidR="00864C67">
              <w:rPr>
                <w:noProof/>
                <w:webHidden/>
              </w:rPr>
              <w:fldChar w:fldCharType="end"/>
            </w:r>
          </w:hyperlink>
        </w:p>
        <w:p w14:paraId="2DAB61E1" w14:textId="0442AA8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7" w:history="1">
            <w:r w:rsidR="00864C67" w:rsidRPr="00F62FAB">
              <w:rPr>
                <w:rStyle w:val="Hyperlink"/>
                <w:noProof/>
              </w:rPr>
              <w:t>Video Analysis</w:t>
            </w:r>
            <w:r w:rsidR="00864C67">
              <w:rPr>
                <w:noProof/>
                <w:webHidden/>
              </w:rPr>
              <w:tab/>
            </w:r>
            <w:r w:rsidR="00864C67">
              <w:rPr>
                <w:noProof/>
                <w:webHidden/>
              </w:rPr>
              <w:fldChar w:fldCharType="begin"/>
            </w:r>
            <w:r w:rsidR="00864C67">
              <w:rPr>
                <w:noProof/>
                <w:webHidden/>
              </w:rPr>
              <w:instrText xml:space="preserve"> PAGEREF _Toc162208147 \h </w:instrText>
            </w:r>
            <w:r w:rsidR="00864C67">
              <w:rPr>
                <w:noProof/>
                <w:webHidden/>
              </w:rPr>
            </w:r>
            <w:r w:rsidR="00864C67">
              <w:rPr>
                <w:noProof/>
                <w:webHidden/>
              </w:rPr>
              <w:fldChar w:fldCharType="separate"/>
            </w:r>
            <w:r w:rsidR="00864C67">
              <w:rPr>
                <w:noProof/>
                <w:webHidden/>
              </w:rPr>
              <w:t>27</w:t>
            </w:r>
            <w:r w:rsidR="00864C67">
              <w:rPr>
                <w:noProof/>
                <w:webHidden/>
              </w:rPr>
              <w:fldChar w:fldCharType="end"/>
            </w:r>
          </w:hyperlink>
        </w:p>
        <w:p w14:paraId="22D6B3AE" w14:textId="704D1B2F"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8" w:history="1">
            <w:r w:rsidR="00864C67" w:rsidRPr="00F62FAB">
              <w:rPr>
                <w:rStyle w:val="Hyperlink"/>
                <w:noProof/>
              </w:rPr>
              <w:t>Statistical Analysis</w:t>
            </w:r>
            <w:r w:rsidR="00864C67">
              <w:rPr>
                <w:noProof/>
                <w:webHidden/>
              </w:rPr>
              <w:tab/>
            </w:r>
            <w:r w:rsidR="00864C67">
              <w:rPr>
                <w:noProof/>
                <w:webHidden/>
              </w:rPr>
              <w:fldChar w:fldCharType="begin"/>
            </w:r>
            <w:r w:rsidR="00864C67">
              <w:rPr>
                <w:noProof/>
                <w:webHidden/>
              </w:rPr>
              <w:instrText xml:space="preserve"> PAGEREF _Toc162208148 \h </w:instrText>
            </w:r>
            <w:r w:rsidR="00864C67">
              <w:rPr>
                <w:noProof/>
                <w:webHidden/>
              </w:rPr>
            </w:r>
            <w:r w:rsidR="00864C67">
              <w:rPr>
                <w:noProof/>
                <w:webHidden/>
              </w:rPr>
              <w:fldChar w:fldCharType="separate"/>
            </w:r>
            <w:r w:rsidR="00864C67">
              <w:rPr>
                <w:noProof/>
                <w:webHidden/>
              </w:rPr>
              <w:t>27</w:t>
            </w:r>
            <w:r w:rsidR="00864C67">
              <w:rPr>
                <w:noProof/>
                <w:webHidden/>
              </w:rPr>
              <w:fldChar w:fldCharType="end"/>
            </w:r>
          </w:hyperlink>
        </w:p>
        <w:p w14:paraId="21B7E3DE" w14:textId="5429FD0B"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49" w:history="1">
            <w:r w:rsidR="00864C67" w:rsidRPr="00F62FAB">
              <w:rPr>
                <w:rStyle w:val="Hyperlink"/>
                <w:noProof/>
              </w:rPr>
              <w:t>Results</w:t>
            </w:r>
            <w:r w:rsidR="00864C67">
              <w:rPr>
                <w:noProof/>
                <w:webHidden/>
              </w:rPr>
              <w:tab/>
            </w:r>
            <w:r w:rsidR="00864C67">
              <w:rPr>
                <w:noProof/>
                <w:webHidden/>
              </w:rPr>
              <w:fldChar w:fldCharType="begin"/>
            </w:r>
            <w:r w:rsidR="00864C67">
              <w:rPr>
                <w:noProof/>
                <w:webHidden/>
              </w:rPr>
              <w:instrText xml:space="preserve"> PAGEREF _Toc162208149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26AD8455" w14:textId="3EE327AE"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0" w:history="1">
            <w:r w:rsidR="00864C67" w:rsidRPr="00F62FAB">
              <w:rPr>
                <w:rStyle w:val="Hyperlink"/>
                <w:noProof/>
              </w:rPr>
              <w:t>Sentinel presence</w:t>
            </w:r>
            <w:r w:rsidR="00864C67">
              <w:rPr>
                <w:noProof/>
                <w:webHidden/>
              </w:rPr>
              <w:tab/>
            </w:r>
            <w:r w:rsidR="00864C67">
              <w:rPr>
                <w:noProof/>
                <w:webHidden/>
              </w:rPr>
              <w:fldChar w:fldCharType="begin"/>
            </w:r>
            <w:r w:rsidR="00864C67">
              <w:rPr>
                <w:noProof/>
                <w:webHidden/>
              </w:rPr>
              <w:instrText xml:space="preserve"> PAGEREF _Toc162208150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69BA6BB2" w14:textId="286AD4D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1" w:history="1">
            <w:r w:rsidR="00864C67" w:rsidRPr="00F62FAB">
              <w:rPr>
                <w:rStyle w:val="Hyperlink"/>
                <w:noProof/>
              </w:rPr>
              <w:t>Proportion of time allocated to each behaviour</w:t>
            </w:r>
            <w:r w:rsidR="00864C67">
              <w:rPr>
                <w:noProof/>
                <w:webHidden/>
              </w:rPr>
              <w:tab/>
            </w:r>
            <w:r w:rsidR="00864C67">
              <w:rPr>
                <w:noProof/>
                <w:webHidden/>
              </w:rPr>
              <w:fldChar w:fldCharType="begin"/>
            </w:r>
            <w:r w:rsidR="00864C67">
              <w:rPr>
                <w:noProof/>
                <w:webHidden/>
              </w:rPr>
              <w:instrText xml:space="preserve"> PAGEREF _Toc162208151 \h </w:instrText>
            </w:r>
            <w:r w:rsidR="00864C67">
              <w:rPr>
                <w:noProof/>
                <w:webHidden/>
              </w:rPr>
            </w:r>
            <w:r w:rsidR="00864C67">
              <w:rPr>
                <w:noProof/>
                <w:webHidden/>
              </w:rPr>
              <w:fldChar w:fldCharType="separate"/>
            </w:r>
            <w:r w:rsidR="00864C67">
              <w:rPr>
                <w:noProof/>
                <w:webHidden/>
              </w:rPr>
              <w:t>29</w:t>
            </w:r>
            <w:r w:rsidR="00864C67">
              <w:rPr>
                <w:noProof/>
                <w:webHidden/>
              </w:rPr>
              <w:fldChar w:fldCharType="end"/>
            </w:r>
          </w:hyperlink>
        </w:p>
        <w:p w14:paraId="2FC27C0F" w14:textId="2DC42E7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2" w:history="1">
            <w:r w:rsidR="00864C67" w:rsidRPr="00F62FAB">
              <w:rPr>
                <w:rStyle w:val="Hyperlink"/>
                <w:noProof/>
              </w:rPr>
              <w:t>Duration of bouts of all behaviours</w:t>
            </w:r>
            <w:r w:rsidR="00864C67">
              <w:rPr>
                <w:noProof/>
                <w:webHidden/>
              </w:rPr>
              <w:tab/>
            </w:r>
            <w:r w:rsidR="00864C67">
              <w:rPr>
                <w:noProof/>
                <w:webHidden/>
              </w:rPr>
              <w:fldChar w:fldCharType="begin"/>
            </w:r>
            <w:r w:rsidR="00864C67">
              <w:rPr>
                <w:noProof/>
                <w:webHidden/>
              </w:rPr>
              <w:instrText xml:space="preserve"> PAGEREF _Toc162208152 \h </w:instrText>
            </w:r>
            <w:r w:rsidR="00864C67">
              <w:rPr>
                <w:noProof/>
                <w:webHidden/>
              </w:rPr>
            </w:r>
            <w:r w:rsidR="00864C67">
              <w:rPr>
                <w:noProof/>
                <w:webHidden/>
              </w:rPr>
              <w:fldChar w:fldCharType="separate"/>
            </w:r>
            <w:r w:rsidR="00864C67">
              <w:rPr>
                <w:noProof/>
                <w:webHidden/>
              </w:rPr>
              <w:t>32</w:t>
            </w:r>
            <w:r w:rsidR="00864C67">
              <w:rPr>
                <w:noProof/>
                <w:webHidden/>
              </w:rPr>
              <w:fldChar w:fldCharType="end"/>
            </w:r>
          </w:hyperlink>
        </w:p>
        <w:p w14:paraId="531E109B" w14:textId="4DAA85D1"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3" w:history="1">
            <w:r w:rsidR="00864C67" w:rsidRPr="00F62FAB">
              <w:rPr>
                <w:rStyle w:val="Hyperlink"/>
                <w:noProof/>
              </w:rPr>
              <w:t>Duration of bouts of “foraging” behaviour</w:t>
            </w:r>
            <w:r w:rsidR="00864C67">
              <w:rPr>
                <w:noProof/>
                <w:webHidden/>
              </w:rPr>
              <w:tab/>
            </w:r>
            <w:r w:rsidR="00864C67">
              <w:rPr>
                <w:noProof/>
                <w:webHidden/>
              </w:rPr>
              <w:fldChar w:fldCharType="begin"/>
            </w:r>
            <w:r w:rsidR="00864C67">
              <w:rPr>
                <w:noProof/>
                <w:webHidden/>
              </w:rPr>
              <w:instrText xml:space="preserve"> PAGEREF _Toc162208153 \h </w:instrText>
            </w:r>
            <w:r w:rsidR="00864C67">
              <w:rPr>
                <w:noProof/>
                <w:webHidden/>
              </w:rPr>
            </w:r>
            <w:r w:rsidR="00864C67">
              <w:rPr>
                <w:noProof/>
                <w:webHidden/>
              </w:rPr>
              <w:fldChar w:fldCharType="separate"/>
            </w:r>
            <w:r w:rsidR="00864C67">
              <w:rPr>
                <w:noProof/>
                <w:webHidden/>
              </w:rPr>
              <w:t>32</w:t>
            </w:r>
            <w:r w:rsidR="00864C67">
              <w:rPr>
                <w:noProof/>
                <w:webHidden/>
              </w:rPr>
              <w:fldChar w:fldCharType="end"/>
            </w:r>
          </w:hyperlink>
        </w:p>
        <w:p w14:paraId="436FFD40" w14:textId="49F584C6"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4" w:history="1">
            <w:r w:rsidR="00864C67" w:rsidRPr="00F62FAB">
              <w:rPr>
                <w:rStyle w:val="Hyperlink"/>
                <w:noProof/>
              </w:rPr>
              <w:t>Duration of bouts of “alert” behaviour</w:t>
            </w:r>
            <w:r w:rsidR="00864C67">
              <w:rPr>
                <w:noProof/>
                <w:webHidden/>
              </w:rPr>
              <w:tab/>
            </w:r>
            <w:r w:rsidR="00864C67">
              <w:rPr>
                <w:noProof/>
                <w:webHidden/>
              </w:rPr>
              <w:fldChar w:fldCharType="begin"/>
            </w:r>
            <w:r w:rsidR="00864C67">
              <w:rPr>
                <w:noProof/>
                <w:webHidden/>
              </w:rPr>
              <w:instrText xml:space="preserve"> PAGEREF _Toc162208154 \h </w:instrText>
            </w:r>
            <w:r w:rsidR="00864C67">
              <w:rPr>
                <w:noProof/>
                <w:webHidden/>
              </w:rPr>
            </w:r>
            <w:r w:rsidR="00864C67">
              <w:rPr>
                <w:noProof/>
                <w:webHidden/>
              </w:rPr>
              <w:fldChar w:fldCharType="separate"/>
            </w:r>
            <w:r w:rsidR="00864C67">
              <w:rPr>
                <w:noProof/>
                <w:webHidden/>
              </w:rPr>
              <w:t>35</w:t>
            </w:r>
            <w:r w:rsidR="00864C67">
              <w:rPr>
                <w:noProof/>
                <w:webHidden/>
              </w:rPr>
              <w:fldChar w:fldCharType="end"/>
            </w:r>
          </w:hyperlink>
        </w:p>
        <w:p w14:paraId="3A534C27" w14:textId="72399294"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5" w:history="1">
            <w:r w:rsidR="00864C67" w:rsidRPr="00F62FAB">
              <w:rPr>
                <w:rStyle w:val="Hyperlink"/>
                <w:noProof/>
              </w:rPr>
              <w:t>Foraging rate</w:t>
            </w:r>
            <w:r w:rsidR="00864C67">
              <w:rPr>
                <w:noProof/>
                <w:webHidden/>
              </w:rPr>
              <w:tab/>
            </w:r>
            <w:r w:rsidR="00864C67">
              <w:rPr>
                <w:noProof/>
                <w:webHidden/>
              </w:rPr>
              <w:fldChar w:fldCharType="begin"/>
            </w:r>
            <w:r w:rsidR="00864C67">
              <w:rPr>
                <w:noProof/>
                <w:webHidden/>
              </w:rPr>
              <w:instrText xml:space="preserve"> PAGEREF _Toc162208155 \h </w:instrText>
            </w:r>
            <w:r w:rsidR="00864C67">
              <w:rPr>
                <w:noProof/>
                <w:webHidden/>
              </w:rPr>
            </w:r>
            <w:r w:rsidR="00864C67">
              <w:rPr>
                <w:noProof/>
                <w:webHidden/>
              </w:rPr>
              <w:fldChar w:fldCharType="separate"/>
            </w:r>
            <w:r w:rsidR="00864C67">
              <w:rPr>
                <w:noProof/>
                <w:webHidden/>
              </w:rPr>
              <w:t>38</w:t>
            </w:r>
            <w:r w:rsidR="00864C67">
              <w:rPr>
                <w:noProof/>
                <w:webHidden/>
              </w:rPr>
              <w:fldChar w:fldCharType="end"/>
            </w:r>
          </w:hyperlink>
        </w:p>
        <w:p w14:paraId="289D4E15" w14:textId="74BC166D"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6" w:history="1">
            <w:r w:rsidR="00864C67" w:rsidRPr="00F62FAB">
              <w:rPr>
                <w:rStyle w:val="Hyperlink"/>
                <w:noProof/>
              </w:rPr>
              <w:t>Transition analysis</w:t>
            </w:r>
            <w:r w:rsidR="00864C67">
              <w:rPr>
                <w:noProof/>
                <w:webHidden/>
              </w:rPr>
              <w:tab/>
            </w:r>
            <w:r w:rsidR="00864C67">
              <w:rPr>
                <w:noProof/>
                <w:webHidden/>
              </w:rPr>
              <w:fldChar w:fldCharType="begin"/>
            </w:r>
            <w:r w:rsidR="00864C67">
              <w:rPr>
                <w:noProof/>
                <w:webHidden/>
              </w:rPr>
              <w:instrText xml:space="preserve"> PAGEREF _Toc162208156 \h </w:instrText>
            </w:r>
            <w:r w:rsidR="00864C67">
              <w:rPr>
                <w:noProof/>
                <w:webHidden/>
              </w:rPr>
            </w:r>
            <w:r w:rsidR="00864C67">
              <w:rPr>
                <w:noProof/>
                <w:webHidden/>
              </w:rPr>
              <w:fldChar w:fldCharType="separate"/>
            </w:r>
            <w:r w:rsidR="00864C67">
              <w:rPr>
                <w:noProof/>
                <w:webHidden/>
              </w:rPr>
              <w:t>38</w:t>
            </w:r>
            <w:r w:rsidR="00864C67">
              <w:rPr>
                <w:noProof/>
                <w:webHidden/>
              </w:rPr>
              <w:fldChar w:fldCharType="end"/>
            </w:r>
          </w:hyperlink>
        </w:p>
        <w:p w14:paraId="35C95445" w14:textId="7CF8D54D" w:rsidR="00864C67"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7" w:history="1">
            <w:r w:rsidR="00864C67" w:rsidRPr="00F62FAB">
              <w:rPr>
                <w:rStyle w:val="Hyperlink"/>
                <w:noProof/>
              </w:rPr>
              <w:t>Discussion</w:t>
            </w:r>
            <w:r w:rsidR="00864C67">
              <w:rPr>
                <w:noProof/>
                <w:webHidden/>
              </w:rPr>
              <w:tab/>
            </w:r>
            <w:r w:rsidR="00864C67">
              <w:rPr>
                <w:noProof/>
                <w:webHidden/>
              </w:rPr>
              <w:fldChar w:fldCharType="begin"/>
            </w:r>
            <w:r w:rsidR="00864C67">
              <w:rPr>
                <w:noProof/>
                <w:webHidden/>
              </w:rPr>
              <w:instrText xml:space="preserve"> PAGEREF _Toc162208157 \h </w:instrText>
            </w:r>
            <w:r w:rsidR="00864C67">
              <w:rPr>
                <w:noProof/>
                <w:webHidden/>
              </w:rPr>
            </w:r>
            <w:r w:rsidR="00864C67">
              <w:rPr>
                <w:noProof/>
                <w:webHidden/>
              </w:rPr>
              <w:fldChar w:fldCharType="separate"/>
            </w:r>
            <w:r w:rsidR="00864C67">
              <w:rPr>
                <w:noProof/>
                <w:webHidden/>
              </w:rPr>
              <w:t>46</w:t>
            </w:r>
            <w:r w:rsidR="00864C67">
              <w:rPr>
                <w:noProof/>
                <w:webHidden/>
              </w:rPr>
              <w:fldChar w:fldCharType="end"/>
            </w:r>
          </w:hyperlink>
        </w:p>
        <w:p w14:paraId="07B2B057" w14:textId="684F20B8"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8" w:history="1">
            <w:r w:rsidR="00864C67" w:rsidRPr="00F62FAB">
              <w:rPr>
                <w:rStyle w:val="Hyperlink"/>
                <w:noProof/>
              </w:rPr>
              <w:t>Sentinel behaviour</w:t>
            </w:r>
            <w:r w:rsidR="00864C67">
              <w:rPr>
                <w:noProof/>
                <w:webHidden/>
              </w:rPr>
              <w:tab/>
            </w:r>
            <w:r w:rsidR="00864C67">
              <w:rPr>
                <w:noProof/>
                <w:webHidden/>
              </w:rPr>
              <w:fldChar w:fldCharType="begin"/>
            </w:r>
            <w:r w:rsidR="00864C67">
              <w:rPr>
                <w:noProof/>
                <w:webHidden/>
              </w:rPr>
              <w:instrText xml:space="preserve"> PAGEREF _Toc162208158 \h </w:instrText>
            </w:r>
            <w:r w:rsidR="00864C67">
              <w:rPr>
                <w:noProof/>
                <w:webHidden/>
              </w:rPr>
            </w:r>
            <w:r w:rsidR="00864C67">
              <w:rPr>
                <w:noProof/>
                <w:webHidden/>
              </w:rPr>
              <w:fldChar w:fldCharType="separate"/>
            </w:r>
            <w:r w:rsidR="00864C67">
              <w:rPr>
                <w:noProof/>
                <w:webHidden/>
              </w:rPr>
              <w:t>46</w:t>
            </w:r>
            <w:r w:rsidR="00864C67">
              <w:rPr>
                <w:noProof/>
                <w:webHidden/>
              </w:rPr>
              <w:fldChar w:fldCharType="end"/>
            </w:r>
          </w:hyperlink>
        </w:p>
        <w:p w14:paraId="6D23A1D7" w14:textId="47F7B65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59" w:history="1">
            <w:r w:rsidR="00864C67" w:rsidRPr="00F62FAB">
              <w:rPr>
                <w:rStyle w:val="Hyperlink"/>
                <w:noProof/>
              </w:rPr>
              <w:t>Generalized Environment</w:t>
            </w:r>
            <w:r w:rsidR="00864C67">
              <w:rPr>
                <w:noProof/>
                <w:webHidden/>
              </w:rPr>
              <w:tab/>
            </w:r>
            <w:r w:rsidR="00864C67">
              <w:rPr>
                <w:noProof/>
                <w:webHidden/>
              </w:rPr>
              <w:fldChar w:fldCharType="begin"/>
            </w:r>
            <w:r w:rsidR="00864C67">
              <w:rPr>
                <w:noProof/>
                <w:webHidden/>
              </w:rPr>
              <w:instrText xml:space="preserve"> PAGEREF _Toc162208159 \h </w:instrText>
            </w:r>
            <w:r w:rsidR="00864C67">
              <w:rPr>
                <w:noProof/>
                <w:webHidden/>
              </w:rPr>
            </w:r>
            <w:r w:rsidR="00864C67">
              <w:rPr>
                <w:noProof/>
                <w:webHidden/>
              </w:rPr>
              <w:fldChar w:fldCharType="separate"/>
            </w:r>
            <w:r w:rsidR="00864C67">
              <w:rPr>
                <w:noProof/>
                <w:webHidden/>
              </w:rPr>
              <w:t>48</w:t>
            </w:r>
            <w:r w:rsidR="00864C67">
              <w:rPr>
                <w:noProof/>
                <w:webHidden/>
              </w:rPr>
              <w:fldChar w:fldCharType="end"/>
            </w:r>
          </w:hyperlink>
        </w:p>
        <w:p w14:paraId="0B04A3B4" w14:textId="5572A190"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0" w:history="1">
            <w:r w:rsidR="00864C67" w:rsidRPr="00F62FAB">
              <w:rPr>
                <w:rStyle w:val="Hyperlink"/>
                <w:noProof/>
              </w:rPr>
              <w:t>Disturbances</w:t>
            </w:r>
            <w:r w:rsidR="00864C67">
              <w:rPr>
                <w:noProof/>
                <w:webHidden/>
              </w:rPr>
              <w:tab/>
            </w:r>
            <w:r w:rsidR="00864C67">
              <w:rPr>
                <w:noProof/>
                <w:webHidden/>
              </w:rPr>
              <w:fldChar w:fldCharType="begin"/>
            </w:r>
            <w:r w:rsidR="00864C67">
              <w:rPr>
                <w:noProof/>
                <w:webHidden/>
              </w:rPr>
              <w:instrText xml:space="preserve"> PAGEREF _Toc162208160 \h </w:instrText>
            </w:r>
            <w:r w:rsidR="00864C67">
              <w:rPr>
                <w:noProof/>
                <w:webHidden/>
              </w:rPr>
            </w:r>
            <w:r w:rsidR="00864C67">
              <w:rPr>
                <w:noProof/>
                <w:webHidden/>
              </w:rPr>
              <w:fldChar w:fldCharType="separate"/>
            </w:r>
            <w:r w:rsidR="00864C67">
              <w:rPr>
                <w:noProof/>
                <w:webHidden/>
              </w:rPr>
              <w:t>50</w:t>
            </w:r>
            <w:r w:rsidR="00864C67">
              <w:rPr>
                <w:noProof/>
                <w:webHidden/>
              </w:rPr>
              <w:fldChar w:fldCharType="end"/>
            </w:r>
          </w:hyperlink>
        </w:p>
        <w:p w14:paraId="4C08E7C3" w14:textId="6D0FBF47"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1" w:history="1">
            <w:r w:rsidR="00864C67" w:rsidRPr="00F62FAB">
              <w:rPr>
                <w:rStyle w:val="Hyperlink"/>
                <w:noProof/>
              </w:rPr>
              <w:t>Baited sites</w:t>
            </w:r>
            <w:r w:rsidR="00864C67">
              <w:rPr>
                <w:noProof/>
                <w:webHidden/>
              </w:rPr>
              <w:tab/>
            </w:r>
            <w:r w:rsidR="00864C67">
              <w:rPr>
                <w:noProof/>
                <w:webHidden/>
              </w:rPr>
              <w:fldChar w:fldCharType="begin"/>
            </w:r>
            <w:r w:rsidR="00864C67">
              <w:rPr>
                <w:noProof/>
                <w:webHidden/>
              </w:rPr>
              <w:instrText xml:space="preserve"> PAGEREF _Toc162208161 \h </w:instrText>
            </w:r>
            <w:r w:rsidR="00864C67">
              <w:rPr>
                <w:noProof/>
                <w:webHidden/>
              </w:rPr>
            </w:r>
            <w:r w:rsidR="00864C67">
              <w:rPr>
                <w:noProof/>
                <w:webHidden/>
              </w:rPr>
              <w:fldChar w:fldCharType="separate"/>
            </w:r>
            <w:r w:rsidR="00864C67">
              <w:rPr>
                <w:noProof/>
                <w:webHidden/>
              </w:rPr>
              <w:t>51</w:t>
            </w:r>
            <w:r w:rsidR="00864C67">
              <w:rPr>
                <w:noProof/>
                <w:webHidden/>
              </w:rPr>
              <w:fldChar w:fldCharType="end"/>
            </w:r>
          </w:hyperlink>
        </w:p>
        <w:p w14:paraId="0CB00699" w14:textId="5CDB8FB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2" w:history="1">
            <w:r w:rsidR="00864C67" w:rsidRPr="00F62FAB">
              <w:rPr>
                <w:rStyle w:val="Hyperlink"/>
                <w:noProof/>
              </w:rPr>
              <w:t>Group Size</w:t>
            </w:r>
            <w:r w:rsidR="00864C67">
              <w:rPr>
                <w:noProof/>
                <w:webHidden/>
              </w:rPr>
              <w:tab/>
            </w:r>
            <w:r w:rsidR="00864C67">
              <w:rPr>
                <w:noProof/>
                <w:webHidden/>
              </w:rPr>
              <w:fldChar w:fldCharType="begin"/>
            </w:r>
            <w:r w:rsidR="00864C67">
              <w:rPr>
                <w:noProof/>
                <w:webHidden/>
              </w:rPr>
              <w:instrText xml:space="preserve"> PAGEREF _Toc162208162 \h </w:instrText>
            </w:r>
            <w:r w:rsidR="00864C67">
              <w:rPr>
                <w:noProof/>
                <w:webHidden/>
              </w:rPr>
            </w:r>
            <w:r w:rsidR="00864C67">
              <w:rPr>
                <w:noProof/>
                <w:webHidden/>
              </w:rPr>
              <w:fldChar w:fldCharType="separate"/>
            </w:r>
            <w:r w:rsidR="00864C67">
              <w:rPr>
                <w:noProof/>
                <w:webHidden/>
              </w:rPr>
              <w:t>51</w:t>
            </w:r>
            <w:r w:rsidR="00864C67">
              <w:rPr>
                <w:noProof/>
                <w:webHidden/>
              </w:rPr>
              <w:fldChar w:fldCharType="end"/>
            </w:r>
          </w:hyperlink>
        </w:p>
        <w:p w14:paraId="57F9DE7E" w14:textId="31F65BF2"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3" w:history="1">
            <w:r w:rsidR="00864C67" w:rsidRPr="00F62FAB">
              <w:rPr>
                <w:rStyle w:val="Hyperlink"/>
                <w:noProof/>
              </w:rPr>
              <w:t>Future directions and improvements</w:t>
            </w:r>
            <w:r w:rsidR="00864C67">
              <w:rPr>
                <w:noProof/>
                <w:webHidden/>
              </w:rPr>
              <w:tab/>
            </w:r>
            <w:r w:rsidR="00864C67">
              <w:rPr>
                <w:noProof/>
                <w:webHidden/>
              </w:rPr>
              <w:fldChar w:fldCharType="begin"/>
            </w:r>
            <w:r w:rsidR="00864C67">
              <w:rPr>
                <w:noProof/>
                <w:webHidden/>
              </w:rPr>
              <w:instrText xml:space="preserve"> PAGEREF _Toc162208163 \h </w:instrText>
            </w:r>
            <w:r w:rsidR="00864C67">
              <w:rPr>
                <w:noProof/>
                <w:webHidden/>
              </w:rPr>
            </w:r>
            <w:r w:rsidR="00864C67">
              <w:rPr>
                <w:noProof/>
                <w:webHidden/>
              </w:rPr>
              <w:fldChar w:fldCharType="separate"/>
            </w:r>
            <w:r w:rsidR="00864C67">
              <w:rPr>
                <w:noProof/>
                <w:webHidden/>
              </w:rPr>
              <w:t>52</w:t>
            </w:r>
            <w:r w:rsidR="00864C67">
              <w:rPr>
                <w:noProof/>
                <w:webHidden/>
              </w:rPr>
              <w:fldChar w:fldCharType="end"/>
            </w:r>
          </w:hyperlink>
        </w:p>
        <w:p w14:paraId="27D9697B" w14:textId="2348A2F5"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4" w:history="1">
            <w:r w:rsidR="00864C67" w:rsidRPr="00F62FAB">
              <w:rPr>
                <w:rStyle w:val="Hyperlink"/>
                <w:noProof/>
              </w:rPr>
              <w:t>Conclusion</w:t>
            </w:r>
            <w:r w:rsidR="00864C67">
              <w:rPr>
                <w:noProof/>
                <w:webHidden/>
              </w:rPr>
              <w:tab/>
            </w:r>
            <w:r w:rsidR="00864C67">
              <w:rPr>
                <w:noProof/>
                <w:webHidden/>
              </w:rPr>
              <w:fldChar w:fldCharType="begin"/>
            </w:r>
            <w:r w:rsidR="00864C67">
              <w:rPr>
                <w:noProof/>
                <w:webHidden/>
              </w:rPr>
              <w:instrText xml:space="preserve"> PAGEREF _Toc162208164 \h </w:instrText>
            </w:r>
            <w:r w:rsidR="00864C67">
              <w:rPr>
                <w:noProof/>
                <w:webHidden/>
              </w:rPr>
            </w:r>
            <w:r w:rsidR="00864C67">
              <w:rPr>
                <w:noProof/>
                <w:webHidden/>
              </w:rPr>
              <w:fldChar w:fldCharType="separate"/>
            </w:r>
            <w:r w:rsidR="00864C67">
              <w:rPr>
                <w:noProof/>
                <w:webHidden/>
              </w:rPr>
              <w:t>52</w:t>
            </w:r>
            <w:r w:rsidR="00864C67">
              <w:rPr>
                <w:noProof/>
                <w:webHidden/>
              </w:rPr>
              <w:fldChar w:fldCharType="end"/>
            </w:r>
          </w:hyperlink>
        </w:p>
        <w:p w14:paraId="5AB06820" w14:textId="244B1723"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5" w:history="1">
            <w:r w:rsidR="00864C67" w:rsidRPr="00F62FAB">
              <w:rPr>
                <w:rStyle w:val="Hyperlink"/>
                <w:noProof/>
              </w:rPr>
              <w:t>General Discussion</w:t>
            </w:r>
            <w:r w:rsidR="00864C67">
              <w:rPr>
                <w:noProof/>
                <w:webHidden/>
              </w:rPr>
              <w:tab/>
            </w:r>
            <w:r w:rsidR="00864C67">
              <w:rPr>
                <w:noProof/>
                <w:webHidden/>
              </w:rPr>
              <w:fldChar w:fldCharType="begin"/>
            </w:r>
            <w:r w:rsidR="00864C67">
              <w:rPr>
                <w:noProof/>
                <w:webHidden/>
              </w:rPr>
              <w:instrText xml:space="preserve"> PAGEREF _Toc162208165 \h </w:instrText>
            </w:r>
            <w:r w:rsidR="00864C67">
              <w:rPr>
                <w:noProof/>
                <w:webHidden/>
              </w:rPr>
            </w:r>
            <w:r w:rsidR="00864C67">
              <w:rPr>
                <w:noProof/>
                <w:webHidden/>
              </w:rPr>
              <w:fldChar w:fldCharType="separate"/>
            </w:r>
            <w:r w:rsidR="00864C67">
              <w:rPr>
                <w:noProof/>
                <w:webHidden/>
              </w:rPr>
              <w:t>54</w:t>
            </w:r>
            <w:r w:rsidR="00864C67">
              <w:rPr>
                <w:noProof/>
                <w:webHidden/>
              </w:rPr>
              <w:fldChar w:fldCharType="end"/>
            </w:r>
          </w:hyperlink>
        </w:p>
        <w:p w14:paraId="3C9788AA" w14:textId="736AD1D3"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6" w:history="1">
            <w:r w:rsidR="00864C67" w:rsidRPr="00F62FAB">
              <w:rPr>
                <w:rStyle w:val="Hyperlink"/>
                <w:noProof/>
              </w:rPr>
              <w:t>References</w:t>
            </w:r>
            <w:r w:rsidR="00864C67">
              <w:rPr>
                <w:noProof/>
                <w:webHidden/>
              </w:rPr>
              <w:tab/>
            </w:r>
            <w:r w:rsidR="00864C67">
              <w:rPr>
                <w:noProof/>
                <w:webHidden/>
              </w:rPr>
              <w:fldChar w:fldCharType="begin"/>
            </w:r>
            <w:r w:rsidR="00864C67">
              <w:rPr>
                <w:noProof/>
                <w:webHidden/>
              </w:rPr>
              <w:instrText xml:space="preserve"> PAGEREF _Toc162208166 \h </w:instrText>
            </w:r>
            <w:r w:rsidR="00864C67">
              <w:rPr>
                <w:noProof/>
                <w:webHidden/>
              </w:rPr>
            </w:r>
            <w:r w:rsidR="00864C67">
              <w:rPr>
                <w:noProof/>
                <w:webHidden/>
              </w:rPr>
              <w:fldChar w:fldCharType="separate"/>
            </w:r>
            <w:r w:rsidR="00864C67">
              <w:rPr>
                <w:noProof/>
                <w:webHidden/>
              </w:rPr>
              <w:t>55</w:t>
            </w:r>
            <w:r w:rsidR="00864C67">
              <w:rPr>
                <w:noProof/>
                <w:webHidden/>
              </w:rPr>
              <w:fldChar w:fldCharType="end"/>
            </w:r>
          </w:hyperlink>
        </w:p>
        <w:p w14:paraId="1C62B0F6" w14:textId="1C0D734D" w:rsidR="00864C67"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208167" w:history="1">
            <w:r w:rsidR="00864C67" w:rsidRPr="00F62FAB">
              <w:rPr>
                <w:rStyle w:val="Hyperlink"/>
                <w:noProof/>
              </w:rPr>
              <w:t>Supplemental Material</w:t>
            </w:r>
            <w:r w:rsidR="00864C67">
              <w:rPr>
                <w:noProof/>
                <w:webHidden/>
              </w:rPr>
              <w:tab/>
            </w:r>
            <w:r w:rsidR="00864C67">
              <w:rPr>
                <w:noProof/>
                <w:webHidden/>
              </w:rPr>
              <w:fldChar w:fldCharType="begin"/>
            </w:r>
            <w:r w:rsidR="00864C67">
              <w:rPr>
                <w:noProof/>
                <w:webHidden/>
              </w:rPr>
              <w:instrText xml:space="preserve"> PAGEREF _Toc162208167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112B809F" w14:textId="7DB168D3"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8" w:history="1">
            <w:r w:rsidR="00864C67" w:rsidRPr="00F62FAB">
              <w:rPr>
                <w:rStyle w:val="Hyperlink"/>
                <w:noProof/>
              </w:rPr>
              <w:t>List of Supplemental Tables</w:t>
            </w:r>
            <w:r w:rsidR="00864C67">
              <w:rPr>
                <w:noProof/>
                <w:webHidden/>
              </w:rPr>
              <w:tab/>
            </w:r>
            <w:r w:rsidR="00864C67">
              <w:rPr>
                <w:noProof/>
                <w:webHidden/>
              </w:rPr>
              <w:fldChar w:fldCharType="begin"/>
            </w:r>
            <w:r w:rsidR="00864C67">
              <w:rPr>
                <w:noProof/>
                <w:webHidden/>
              </w:rPr>
              <w:instrText xml:space="preserve"> PAGEREF _Toc162208168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4CF21087" w14:textId="219929CC" w:rsidR="00864C67"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208169" w:history="1">
            <w:r w:rsidR="00864C67" w:rsidRPr="00F62FAB">
              <w:rPr>
                <w:rStyle w:val="Hyperlink"/>
                <w:noProof/>
              </w:rPr>
              <w:t>List of Supplemental Figures</w:t>
            </w:r>
            <w:r w:rsidR="00864C67">
              <w:rPr>
                <w:noProof/>
                <w:webHidden/>
              </w:rPr>
              <w:tab/>
            </w:r>
            <w:r w:rsidR="00864C67">
              <w:rPr>
                <w:noProof/>
                <w:webHidden/>
              </w:rPr>
              <w:fldChar w:fldCharType="begin"/>
            </w:r>
            <w:r w:rsidR="00864C67">
              <w:rPr>
                <w:noProof/>
                <w:webHidden/>
              </w:rPr>
              <w:instrText xml:space="preserve"> PAGEREF _Toc162208169 \h </w:instrText>
            </w:r>
            <w:r w:rsidR="00864C67">
              <w:rPr>
                <w:noProof/>
                <w:webHidden/>
              </w:rPr>
            </w:r>
            <w:r w:rsidR="00864C67">
              <w:rPr>
                <w:noProof/>
                <w:webHidden/>
              </w:rPr>
              <w:fldChar w:fldCharType="separate"/>
            </w:r>
            <w:r w:rsidR="00864C67">
              <w:rPr>
                <w:noProof/>
                <w:webHidden/>
              </w:rPr>
              <w:t>62</w:t>
            </w:r>
            <w:r w:rsidR="00864C67">
              <w:rPr>
                <w:noProof/>
                <w:webHidden/>
              </w:rPr>
              <w:fldChar w:fldCharType="end"/>
            </w:r>
          </w:hyperlink>
        </w:p>
        <w:p w14:paraId="57DFD528" w14:textId="7D70F0CB" w:rsidR="00F11E62" w:rsidRPr="00F11E62" w:rsidRDefault="00F11E62" w:rsidP="00F11E62">
          <w:pPr>
            <w:rPr>
              <w:b/>
              <w:bCs/>
            </w:rPr>
            <w:sectPr w:rsidR="00F11E62" w:rsidRPr="00F11E62" w:rsidSect="00F71CFB">
              <w:headerReference w:type="default" r:id="rId14"/>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8" w:name="_Toc162204949" w:displacedByCustomXml="prev"/>
    <w:p w14:paraId="270B54AF" w14:textId="1A7A5CAD" w:rsidR="00EA6CF0" w:rsidRPr="006843E1" w:rsidRDefault="00EA6CF0" w:rsidP="00EA6CF0">
      <w:pPr>
        <w:pStyle w:val="SectionTitle"/>
        <w:spacing w:before="0"/>
        <w:rPr>
          <w:noProof w:val="0"/>
        </w:rPr>
      </w:pPr>
      <w:bookmarkStart w:id="9" w:name="_Toc162208122"/>
      <w:r w:rsidRPr="006843E1">
        <w:rPr>
          <w:noProof w:val="0"/>
        </w:rPr>
        <w:lastRenderedPageBreak/>
        <w:t>List of Tables</w:t>
      </w:r>
      <w:bookmarkEnd w:id="8"/>
      <w:bookmarkEnd w:id="9"/>
    </w:p>
    <w:p w14:paraId="15A63956" w14:textId="3C4BD16F"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215D50" w:rsidRPr="00E55E98">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6F0CD1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12DCE35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246BCE7C"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1</w:t>
      </w:r>
      <w:r w:rsidRPr="00E55E98">
        <w:rPr>
          <w:rFonts w:ascii="Times New Roman" w:hAnsi="Times New Roman" w:cs="Times New Roman"/>
          <w:noProof/>
          <w:sz w:val="24"/>
          <w:szCs w:val="24"/>
        </w:rPr>
        <w:fldChar w:fldCharType="end"/>
      </w:r>
    </w:p>
    <w:p w14:paraId="705EB640" w14:textId="0D2FF0E4"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4</w:t>
      </w:r>
      <w:r w:rsidRPr="00E55E98">
        <w:rPr>
          <w:rFonts w:ascii="Times New Roman" w:hAnsi="Times New Roman" w:cs="Times New Roman"/>
          <w:noProof/>
          <w:sz w:val="24"/>
          <w:szCs w:val="24"/>
        </w:rPr>
        <w:fldChar w:fldCharType="end"/>
      </w:r>
    </w:p>
    <w:p w14:paraId="7C8295D4" w14:textId="3F15F30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38BAEB77" w14:textId="7053C90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F71CFB">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EA6CF0">
      <w:pPr>
        <w:pStyle w:val="SectionTitle"/>
        <w:spacing w:before="0"/>
        <w:rPr>
          <w:noProof w:val="0"/>
        </w:rPr>
      </w:pPr>
      <w:bookmarkStart w:id="10" w:name="_Toc162204950"/>
      <w:bookmarkStart w:id="11" w:name="_Toc162208123"/>
      <w:r w:rsidRPr="006843E1">
        <w:rPr>
          <w:noProof w:val="0"/>
        </w:rPr>
        <w:lastRenderedPageBreak/>
        <w:t>List of Figures</w:t>
      </w:r>
      <w:bookmarkEnd w:id="10"/>
      <w:bookmarkEnd w:id="11"/>
    </w:p>
    <w:p w14:paraId="2BEDABF6" w14:textId="2E9E58F2"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215D50" w:rsidRPr="00E55E98">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548DFB3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25</w:t>
      </w:r>
      <w:r w:rsidRPr="00E55E98">
        <w:rPr>
          <w:rFonts w:ascii="Times New Roman" w:hAnsi="Times New Roman" w:cs="Times New Roman"/>
          <w:noProof/>
          <w:sz w:val="24"/>
          <w:szCs w:val="24"/>
        </w:rPr>
        <w:fldChar w:fldCharType="end"/>
      </w:r>
    </w:p>
    <w:p w14:paraId="65B2D1BC" w14:textId="55E2CB7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0</w:t>
      </w:r>
      <w:r w:rsidRPr="00E55E98">
        <w:rPr>
          <w:rFonts w:ascii="Times New Roman" w:hAnsi="Times New Roman" w:cs="Times New Roman"/>
          <w:noProof/>
          <w:sz w:val="24"/>
          <w:szCs w:val="24"/>
        </w:rPr>
        <w:fldChar w:fldCharType="end"/>
      </w:r>
    </w:p>
    <w:p w14:paraId="182517B4" w14:textId="65EC3D2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3</w:t>
      </w:r>
      <w:r w:rsidRPr="00E55E98">
        <w:rPr>
          <w:rFonts w:ascii="Times New Roman" w:hAnsi="Times New Roman" w:cs="Times New Roman"/>
          <w:noProof/>
          <w:sz w:val="24"/>
          <w:szCs w:val="24"/>
        </w:rPr>
        <w:fldChar w:fldCharType="end"/>
      </w:r>
    </w:p>
    <w:p w14:paraId="620B1846" w14:textId="32F40EB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6</w:t>
      </w:r>
      <w:r w:rsidRPr="00E55E98">
        <w:rPr>
          <w:rFonts w:ascii="Times New Roman" w:hAnsi="Times New Roman" w:cs="Times New Roman"/>
          <w:noProof/>
          <w:sz w:val="24"/>
          <w:szCs w:val="24"/>
        </w:rPr>
        <w:fldChar w:fldCharType="end"/>
      </w:r>
    </w:p>
    <w:p w14:paraId="5EAF24FF" w14:textId="06E283D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7</w:t>
      </w:r>
      <w:r w:rsidRPr="00E55E98">
        <w:rPr>
          <w:rFonts w:ascii="Times New Roman" w:hAnsi="Times New Roman" w:cs="Times New Roman"/>
          <w:noProof/>
          <w:sz w:val="24"/>
          <w:szCs w:val="24"/>
        </w:rPr>
        <w:fldChar w:fldCharType="end"/>
      </w:r>
    </w:p>
    <w:p w14:paraId="002B363D" w14:textId="57E63A4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39</w:t>
      </w:r>
      <w:r w:rsidRPr="00E55E98">
        <w:rPr>
          <w:rFonts w:ascii="Times New Roman" w:hAnsi="Times New Roman" w:cs="Times New Roman"/>
          <w:noProof/>
          <w:sz w:val="24"/>
          <w:szCs w:val="24"/>
        </w:rPr>
        <w:fldChar w:fldCharType="end"/>
      </w:r>
    </w:p>
    <w:p w14:paraId="14CC6F58" w14:textId="65402E0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01D84AC1" w14:textId="3655C86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2</w:t>
      </w:r>
      <w:r w:rsidRPr="00E55E98">
        <w:rPr>
          <w:rFonts w:ascii="Times New Roman" w:hAnsi="Times New Roman" w:cs="Times New Roman"/>
          <w:noProof/>
          <w:sz w:val="24"/>
          <w:szCs w:val="24"/>
        </w:rPr>
        <w:fldChar w:fldCharType="end"/>
      </w:r>
    </w:p>
    <w:p w14:paraId="61B89068" w14:textId="13F5C36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Pr="00E55E98">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F71CFB">
          <w:headerReference w:type="default" r:id="rId15"/>
          <w:pgSz w:w="12240" w:h="15840"/>
          <w:pgMar w:top="1440" w:right="1440" w:bottom="1440" w:left="1440" w:header="720" w:footer="720" w:gutter="0"/>
          <w:pgNumType w:fmt="upperRoman"/>
          <w:cols w:space="720"/>
        </w:sectPr>
      </w:pPr>
      <w:r w:rsidRPr="00E55E98">
        <w:fldChar w:fldCharType="end"/>
      </w:r>
    </w:p>
    <w:p w14:paraId="17B34533" w14:textId="77777777" w:rsidR="008D7BE5" w:rsidRPr="008242B8" w:rsidRDefault="008D7BE5" w:rsidP="008242B8">
      <w:pPr>
        <w:pStyle w:val="ChapterTitleB"/>
      </w:pPr>
      <w:bookmarkStart w:id="12" w:name="_Toc162208124"/>
      <w:bookmarkStart w:id="13" w:name="_Toc162204951"/>
      <w:r w:rsidRPr="008242B8">
        <w:lastRenderedPageBreak/>
        <w:t>General Introduction</w:t>
      </w:r>
      <w:bookmarkEnd w:id="12"/>
    </w:p>
    <w:p w14:paraId="5372810E" w14:textId="77777777" w:rsidR="008D7BE5" w:rsidRPr="008242B8" w:rsidRDefault="008D7BE5" w:rsidP="008242B8">
      <w:pPr>
        <w:pStyle w:val="SectionTitle"/>
      </w:pPr>
      <w:bookmarkStart w:id="14" w:name="_Toc162208125"/>
      <w:r w:rsidRPr="008242B8">
        <w:t>Sentinel Behaviour</w:t>
      </w:r>
      <w:bookmarkEnd w:id="14"/>
    </w:p>
    <w:p w14:paraId="6ACDD385" w14:textId="6B142FD0"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group-members from a prominent, exposed position</w:t>
      </w:r>
      <w:bookmarkStart w:id="15"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15"/>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mammal and even in aquatic species. Possibly the most recognizable sentinel species are meerkats, </w:t>
      </w:r>
      <w:r w:rsidR="008D7BE5" w:rsidRPr="00B56980">
        <w:rPr>
          <w:i/>
        </w:rPr>
        <w:t xml:space="preserve">Suricata </w:t>
      </w:r>
      <w:proofErr w:type="spellStart"/>
      <w:r w:rsidR="008D7BE5" w:rsidRPr="00B56980">
        <w:rPr>
          <w:i/>
        </w:rPr>
        <w:t>suricatta</w:t>
      </w:r>
      <w:proofErr w:type="spellEnd"/>
      <w:r w:rsidR="008D7BE5" w:rsidRPr="00B56980">
        <w:rPr>
          <w:i/>
        </w:rPr>
        <w:t>,</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proofErr w:type="spellStart"/>
      <w:r w:rsidR="008D7BE5" w:rsidRPr="00B56980">
        <w:rPr>
          <w:i/>
        </w:rPr>
        <w:t>Aphelocoma</w:t>
      </w:r>
      <w:proofErr w:type="spellEnd"/>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proofErr w:type="spellStart"/>
      <w:r w:rsidR="008D7BE5" w:rsidRPr="00B56980">
        <w:rPr>
          <w:i/>
        </w:rPr>
        <w:t>Argya</w:t>
      </w:r>
      <w:proofErr w:type="spellEnd"/>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proofErr w:type="spellStart"/>
      <w:r w:rsidR="008D7BE5" w:rsidRPr="00B56980">
        <w:rPr>
          <w:i/>
        </w:rPr>
        <w:t>Turdoides</w:t>
      </w:r>
      <w:proofErr w:type="spellEnd"/>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38861FD4"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T</w:t>
      </w:r>
      <w:r w:rsidRPr="00B56980">
        <w:t xml:space="preserve">ime spent performing each behaviour must be carefully </w:t>
      </w:r>
      <w:r w:rsidRPr="00B56980">
        <w:lastRenderedPageBreak/>
        <w:t>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A reduction of vigilance to increase foraging efficiency can result in increased risk of predation. A sentinel’s vigilance can compensate for the individual decrease in vigilance, providing an advantage to species that exhibit this behaviour.</w:t>
      </w:r>
    </w:p>
    <w:p w14:paraId="13F5A1DC" w14:textId="555E4A6E"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a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provid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proofErr w:type="spellStart"/>
      <w:r w:rsidRPr="00B56980">
        <w:t>Bednekoff</w:t>
      </w:r>
      <w:proofErr w:type="spellEnd"/>
      <w:r w:rsidRPr="00B56980">
        <w:t>,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3B9E0834"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ther group-members could reduce their individual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8242B8" w:rsidRDefault="008D7BE5" w:rsidP="008242B8">
      <w:pPr>
        <w:pStyle w:val="SectionTitle"/>
      </w:pPr>
      <w:bookmarkStart w:id="16" w:name="_Toc162208126"/>
      <w:r w:rsidRPr="008242B8">
        <w:t>Urbanization</w:t>
      </w:r>
      <w:bookmarkEnd w:id="16"/>
    </w:p>
    <w:p w14:paraId="535C8978" w14:textId="22875CE1" w:rsidR="00B52135" w:rsidRDefault="008D7BE5" w:rsidP="00A24D3D">
      <w:pPr>
        <w:pStyle w:val="SectionText0"/>
        <w:spacing w:line="480" w:lineRule="auto"/>
      </w:pPr>
      <w:r w:rsidRPr="00B56980">
        <w:t>Unfortunately, these specialist species are at a severe disadvantage in the face of urbanization</w:t>
      </w:r>
      <w:r>
        <w:t xml:space="preserve"> </w:t>
      </w:r>
      <w:r>
        <w:fldChar w:fldCharType="begin"/>
      </w:r>
      <w:r w:rsidR="002702D2">
        <w:instrText xml:space="preserve"> ADDIN ZOTERO_ITEM CSL_CITATION {"citationID":"4Ry4eHI5","properties":{"formattedCitation":"[40,41]","plainCitation":"[40,41]","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2702D2" w:rsidRPr="002702D2">
        <w:t>[40,41]</w:t>
      </w:r>
      <w:r>
        <w:fldChar w:fldCharType="end"/>
      </w:r>
      <w:r w:rsidRPr="00B56980">
        <w:t xml:space="preserve">. 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2702D2">
        <w:instrText xml:space="preserve"> ADDIN ZOTERO_ITEM CSL_CITATION {"citationID":"lryxS5Cj","properties":{"formattedCitation":"[42]","plainCitation":"[42]","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2702D2" w:rsidRPr="002702D2">
        <w:t>[42]</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469CB31" w:rsidR="00B52135" w:rsidRDefault="008D7BE5" w:rsidP="00A24D3D">
      <w:pPr>
        <w:pStyle w:val="SectionText0"/>
        <w:spacing w:line="480" w:lineRule="auto"/>
      </w:pPr>
      <w:r w:rsidRPr="00B56980">
        <w:t>Specialist species are at a disadvantage when compared to more generalist species if the conditions to which they are adapted to are no longer present. Since urbanization can cause habitat loss or fragmentation, and increases the frequency and severity of anthropogenic disturbances</w:t>
      </w:r>
      <w:r>
        <w:t xml:space="preserve"> </w:t>
      </w:r>
      <w:r>
        <w:fldChar w:fldCharType="begin"/>
      </w:r>
      <w:r w:rsidR="002702D2">
        <w:instrText xml:space="preserve"> ADDIN ZOTERO_ITEM CSL_CITATION {"citationID":"KPAFvPL7","properties":{"formattedCitation":"[43,44]","plainCitation":"[43,4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2702D2" w:rsidRPr="002702D2">
        <w:t>[43,44]</w:t>
      </w:r>
      <w:r>
        <w:fldChar w:fldCharType="end"/>
      </w:r>
      <w:r w:rsidRPr="00B56980">
        <w:t xml:space="preserve">, specialist species are often ill-suited for urban spaces, resulting in species </w:t>
      </w:r>
      <w:r w:rsidRPr="00B56980">
        <w:lastRenderedPageBreak/>
        <w:t>extirpation and even extinction. This can be observed in the significant loss of biodiversity caused by the ever-increasing global urbanization</w:t>
      </w:r>
      <w:r>
        <w:t xml:space="preserve"> </w:t>
      </w:r>
      <w:r>
        <w:fldChar w:fldCharType="begin"/>
      </w:r>
      <w:r w:rsidR="002702D2">
        <w:instrText xml:space="preserve"> ADDIN ZOTERO_ITEM CSL_CITATION {"citationID":"KKB5rJX9","properties":{"formattedCitation":"[45]","plainCitation":"[45]","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2702D2" w:rsidRPr="002702D2">
        <w:t>[45]</w:t>
      </w:r>
      <w:r>
        <w:fldChar w:fldCharType="end"/>
      </w:r>
      <w:r w:rsidRPr="00B56980">
        <w:t>.</w:t>
      </w:r>
      <w:r>
        <w:t xml:space="preserve"> </w:t>
      </w:r>
    </w:p>
    <w:p w14:paraId="21CD7417" w14:textId="4E9E0286" w:rsidR="001241DF" w:rsidRDefault="008D7BE5" w:rsidP="00A24D3D">
      <w:pPr>
        <w:pStyle w:val="SectionText0"/>
        <w:spacing w:line="480" w:lineRule="auto"/>
      </w:pPr>
      <w:r w:rsidRPr="00B56980">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2702D2">
        <w:instrText xml:space="preserve"> ADDIN ZOTERO_ITEM CSL_CITATION {"citationID":"GNknNFJo","properties":{"formattedCitation":"[40,41]","plainCitation":"[40,41]","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2702D2" w:rsidRPr="002702D2">
        <w:t>[40,41]</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2702D2">
        <w:instrText xml:space="preserve"> ADDIN ZOTERO_ITEM CSL_CITATION {"citationID":"HXhq8cgb","properties":{"formattedCitation":"[43,44,46,47]","plainCitation":"[43,44,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2702D2" w:rsidRPr="002702D2">
        <w:t>[43,44,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664297">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28C2BDDD"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mak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in a quicker manner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w:t>
      </w:r>
      <w:proofErr w:type="spellStart"/>
      <w:r w:rsidR="008D7BE5" w:rsidRPr="00B56980">
        <w:t>Bednekoff’s</w:t>
      </w:r>
      <w:proofErr w:type="spellEnd"/>
      <w:r w:rsidR="008D7BE5" w:rsidRPr="00B56980">
        <w:t xml:space="preserve"> model </w:t>
      </w:r>
      <w:r w:rsidR="008D7BE5">
        <w:t xml:space="preserve">of state-dependent decision-making </w:t>
      </w:r>
      <w:r w:rsidR="008D7BE5" w:rsidRPr="00B56980">
        <w:t>holds true,</w:t>
      </w:r>
      <w:r w:rsidR="008D7BE5">
        <w:t xml:space="preserve"> individuals should then be </w:t>
      </w:r>
      <w:r w:rsidR="008D7BE5" w:rsidRPr="00B56980">
        <w:t xml:space="preserve">able to perform sentinel behaviour earlier, more often and/or for </w:t>
      </w:r>
      <w:r w:rsidR="008D7BE5" w:rsidRPr="00B56980">
        <w:lastRenderedPageBreak/>
        <w:t>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foraging efficiency, sentinel species could be better suited to foraging in urban areas, outcompeting non-social and less adapted individuals. </w:t>
      </w:r>
    </w:p>
    <w:p w14:paraId="35DA2857" w14:textId="77777777" w:rsidR="008D7BE5" w:rsidRPr="008242B8" w:rsidRDefault="008D7BE5" w:rsidP="008242B8">
      <w:pPr>
        <w:pStyle w:val="SectionTitle"/>
      </w:pPr>
      <w:bookmarkStart w:id="17" w:name="_Toc162208127"/>
      <w:r w:rsidRPr="008242B8">
        <w:t>The American crow, Corvus brachyrhynchos</w:t>
      </w:r>
      <w:bookmarkEnd w:id="17"/>
    </w:p>
    <w:p w14:paraId="0D4A59FD" w14:textId="3628E730"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242B8" w:rsidRDefault="008D7BE5" w:rsidP="008242B8">
      <w:pPr>
        <w:pStyle w:val="SectionTitle"/>
      </w:pPr>
      <w:bookmarkStart w:id="18" w:name="_Toc162208128"/>
      <w:r w:rsidRPr="008242B8">
        <w:t>Research Objectives</w:t>
      </w:r>
      <w:bookmarkEnd w:id="18"/>
    </w:p>
    <w:p w14:paraId="3C8DB2DC" w14:textId="6A3DF2D6" w:rsidR="008D7BE5" w:rsidRDefault="008D7BE5" w:rsidP="00A24D3D">
      <w:pPr>
        <w:pStyle w:val="SectionText0"/>
        <w:spacing w:line="480" w:lineRule="auto"/>
      </w:pPr>
      <w:r w:rsidRPr="00B56980">
        <w:t xml:space="preserve">In chapter 1, </w:t>
      </w:r>
      <w:r w:rsidR="00902979">
        <w:t>we</w:t>
      </w:r>
      <w:r w:rsidRPr="00B56980">
        <w:t xml:space="preserve"> performed a scoping review on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w:t>
      </w:r>
      <w:r>
        <w:lastRenderedPageBreak/>
        <w:t xml:space="preserve">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D33A639" w:rsidR="008D7BE5" w:rsidRPr="00B56980" w:rsidRDefault="008D7BE5" w:rsidP="00A24D3D">
      <w:pPr>
        <w:pStyle w:val="SectionText0"/>
        <w:spacing w:line="480" w:lineRule="auto"/>
      </w:pPr>
      <w:r w:rsidRPr="00B56980">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alter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in the presence of a sentinel, as the sentinel’s vigilance will be more effective due to increased lines of sight and decreased ambient noise levels</w:t>
      </w:r>
      <w:r w:rsidRPr="00B56980">
        <w:t>.</w:t>
      </w:r>
    </w:p>
    <w:p w14:paraId="3A2CDFCB" w14:textId="0D622461" w:rsidR="008D7BE5" w:rsidRDefault="008D7BE5" w:rsidP="00A24D3D">
      <w:pPr>
        <w:pStyle w:val="SectionText0"/>
        <w:spacing w:line="480" w:lineRule="auto"/>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p>
    <w:p w14:paraId="194DFAA0" w14:textId="55A5BD46" w:rsidR="008D7BE5" w:rsidRPr="00580163" w:rsidRDefault="008D7BE5" w:rsidP="002D084B">
      <w:pPr>
        <w:pStyle w:val="SectionText0"/>
      </w:pPr>
    </w:p>
    <w:p w14:paraId="426DFF28" w14:textId="77777777" w:rsidR="008D7BE5" w:rsidRDefault="008D7BE5" w:rsidP="00B8527A">
      <w:pPr>
        <w:pStyle w:val="ChapterTitleB"/>
        <w:sectPr w:rsidR="008D7BE5" w:rsidSect="00F71CFB">
          <w:headerReference w:type="default" r:id="rId16"/>
          <w:pgSz w:w="12240" w:h="15840"/>
          <w:pgMar w:top="1440" w:right="1440" w:bottom="1440" w:left="1440" w:header="720" w:footer="720" w:gutter="0"/>
          <w:pgNumType w:start="1"/>
          <w:cols w:space="720"/>
        </w:sectPr>
      </w:pPr>
    </w:p>
    <w:p w14:paraId="1F952457" w14:textId="77777777" w:rsidR="00A24D3D" w:rsidRPr="008242B8" w:rsidRDefault="00A24D3D" w:rsidP="008242B8">
      <w:pPr>
        <w:pStyle w:val="ChapterTitleB"/>
      </w:pPr>
      <w:bookmarkStart w:id="19" w:name="_Toc162208129"/>
      <w:r w:rsidRPr="008242B8">
        <w:lastRenderedPageBreak/>
        <w:t>Chapter 1: Sentinel behaviour in mammal and avian species</w:t>
      </w:r>
      <w:bookmarkEnd w:id="19"/>
    </w:p>
    <w:p w14:paraId="0D649FC4" w14:textId="77777777" w:rsidR="00A24D3D" w:rsidRPr="008242B8" w:rsidRDefault="00A24D3D" w:rsidP="008242B8">
      <w:pPr>
        <w:pStyle w:val="SectionTitle"/>
      </w:pPr>
      <w:bookmarkStart w:id="20" w:name="_Toc162208130"/>
      <w:r w:rsidRPr="008242B8">
        <w:t>Introduction</w:t>
      </w:r>
      <w:bookmarkEnd w:id="20"/>
    </w:p>
    <w:p w14:paraId="3E964BE0" w14:textId="0EC86472" w:rsidR="00A24D3D" w:rsidRPr="00A24D3D" w:rsidRDefault="00A24D3D" w:rsidP="00A24D3D">
      <w:pPr>
        <w:pStyle w:val="SectionTitle"/>
        <w:sectPr w:rsidR="00A24D3D" w:rsidRPr="00A24D3D" w:rsidSect="00F71CFB">
          <w:headerReference w:type="default" r:id="rId17"/>
          <w:pgSz w:w="12240" w:h="15840"/>
          <w:pgMar w:top="1440" w:right="1440" w:bottom="1440" w:left="1440" w:header="720" w:footer="720" w:gutter="0"/>
          <w:cols w:space="720"/>
        </w:sectPr>
      </w:pPr>
    </w:p>
    <w:p w14:paraId="7993BF20" w14:textId="77777777" w:rsidR="00A24D3D" w:rsidRPr="004E4EAA" w:rsidRDefault="00A24D3D" w:rsidP="00A24D3D">
      <w:pPr>
        <w:pStyle w:val="SectionTitle"/>
        <w:spacing w:before="0" w:after="0" w:line="480" w:lineRule="auto"/>
      </w:pPr>
      <w:bookmarkStart w:id="21" w:name="_Toc162208131"/>
      <w:r w:rsidRPr="004E4EAA">
        <w:lastRenderedPageBreak/>
        <w:t>Methods</w:t>
      </w:r>
      <w:bookmarkEnd w:id="21"/>
    </w:p>
    <w:p w14:paraId="341829E2" w14:textId="47E87E7D"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2702D2">
        <w:instrText xml:space="preserve"> ADDIN ZOTERO_ITEM CSL_CITATION {"citationID":"jFxDGtjj","properties":{"formattedCitation":"[59]","plainCitation":"[59]","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2702D2" w:rsidRPr="002702D2">
        <w:t>[59]</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A24D3D">
      <w:pPr>
        <w:pStyle w:val="SectionSubtitle"/>
        <w:spacing w:line="480" w:lineRule="auto"/>
        <w:rPr>
          <w:rFonts w:cs="Times New Roman"/>
        </w:rPr>
      </w:pPr>
      <w:bookmarkStart w:id="22" w:name="_Toc162208132"/>
      <w:r w:rsidRPr="004E4EAA">
        <w:rPr>
          <w:rFonts w:cs="Times New Roman"/>
        </w:rPr>
        <w:t>Selection criteria</w:t>
      </w:r>
      <w:bookmarkEnd w:id="22"/>
    </w:p>
    <w:p w14:paraId="3D6B686A" w14:textId="1B81C608"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6B3590">
        <w:t xml:space="preserve">Table </w:t>
      </w:r>
      <w:r w:rsidR="006B3590">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We excluded articles published before 1970, because the definition of sentinel behaviour prior to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2702D2">
        <w:instrText xml:space="preserve"> ADDIN ZOTERO_ITEM CSL_CITATION {"citationID":"HDO69hOz","properties":{"formattedCitation":"[60]","plainCitation":"[60]","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2702D2" w:rsidRPr="002702D2">
        <w:t>[60]</w:t>
      </w:r>
      <w:r>
        <w:fldChar w:fldCharType="end"/>
      </w:r>
      <w:r w:rsidRPr="004E4EAA">
        <w:t>.</w:t>
      </w:r>
    </w:p>
    <w:p w14:paraId="5C91823F" w14:textId="77777777" w:rsidR="00A24D3D" w:rsidRPr="004E4EAA" w:rsidRDefault="00A24D3D" w:rsidP="00A24D3D">
      <w:pPr>
        <w:pStyle w:val="SectionSubtitle"/>
        <w:spacing w:line="480" w:lineRule="auto"/>
        <w:rPr>
          <w:rFonts w:cs="Times New Roman"/>
        </w:rPr>
      </w:pPr>
      <w:bookmarkStart w:id="23" w:name="_Toc162208133"/>
      <w:r w:rsidRPr="004E4EAA">
        <w:rPr>
          <w:rFonts w:cs="Times New Roman"/>
        </w:rPr>
        <w:t xml:space="preserve">Search </w:t>
      </w:r>
      <w:proofErr w:type="gramStart"/>
      <w:r w:rsidRPr="004E4EAA">
        <w:rPr>
          <w:rFonts w:cs="Times New Roman"/>
        </w:rPr>
        <w:t>strategy</w:t>
      </w:r>
      <w:bookmarkEnd w:id="23"/>
      <w:proofErr w:type="gramEnd"/>
    </w:p>
    <w:p w14:paraId="20E0B25E" w14:textId="77777777" w:rsidR="00A24D3D" w:rsidRDefault="00A24D3D" w:rsidP="00A24D3D">
      <w:pPr>
        <w:pStyle w:val="SectionText0"/>
        <w:spacing w:line="480" w:lineRule="auto"/>
        <w:sectPr w:rsidR="00A24D3D" w:rsidSect="00F71CFB">
          <w:headerReference w:type="default" r:id="rId18"/>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in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77777777" w:rsidR="00A24D3D" w:rsidRDefault="00A24D3D" w:rsidP="00A24D3D">
      <w:pPr>
        <w:pStyle w:val="BetterCaption"/>
      </w:pPr>
      <w:bookmarkStart w:id="24" w:name="_Ref162209371"/>
      <w:bookmarkStart w:id="25" w:name="_Toc162210467"/>
      <w:r>
        <w:lastRenderedPageBreak/>
        <w:t xml:space="preserve">Table </w:t>
      </w:r>
      <w:r>
        <w:fldChar w:fldCharType="begin"/>
      </w:r>
      <w:r>
        <w:instrText xml:space="preserve"> SEQ Table \* ARABIC </w:instrText>
      </w:r>
      <w:r>
        <w:fldChar w:fldCharType="separate"/>
      </w:r>
      <w:r>
        <w:rPr>
          <w:noProof/>
        </w:rPr>
        <w:t>1</w:t>
      </w:r>
      <w:r>
        <w:fldChar w:fldCharType="end"/>
      </w:r>
      <w:bookmarkEnd w:id="24"/>
      <w:r>
        <w:t>:</w:t>
      </w:r>
      <w:r w:rsidRPr="00F23B36">
        <w:rPr>
          <w:rStyle w:val="SectionTextChar"/>
          <w:b w:val="0"/>
          <w:bCs w:val="0"/>
        </w:rPr>
        <w:t xml:space="preserve"> </w:t>
      </w:r>
      <w:r w:rsidRPr="00BD2BF0">
        <w:rPr>
          <w:rStyle w:val="SectionTextChar"/>
          <w:b w:val="0"/>
          <w:bCs w:val="0"/>
        </w:rPr>
        <w:t>Inclusion and exclusion criteria for scoping review</w:t>
      </w:r>
      <w:bookmarkEnd w:id="25"/>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77777777" w:rsidR="00A24D3D" w:rsidRDefault="00A24D3D" w:rsidP="00031A67">
            <w:pPr>
              <w:pStyle w:val="SectionText0"/>
            </w:pPr>
            <w:r>
              <w:t>Article must b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 xml:space="preserve">Must be related to behaviour, behavioural </w:t>
            </w:r>
            <w:proofErr w:type="gramStart"/>
            <w:r>
              <w:t>ecology</w:t>
            </w:r>
            <w:proofErr w:type="gramEnd"/>
            <w:r>
              <w:t xml:space="preserve">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77777777" w:rsidR="00A24D3D" w:rsidRDefault="00A24D3D" w:rsidP="00031A67">
            <w:pPr>
              <w:pStyle w:val="SectionText0"/>
            </w:pPr>
            <w:r>
              <w:t>Article must not b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77777777" w:rsidR="00A24D3D" w:rsidRDefault="00A24D3D" w:rsidP="00031A67">
            <w:pPr>
              <w:pStyle w:val="SectionText0"/>
            </w:pPr>
            <w:r>
              <w:t>Exclude studies from non-behaviour related fields (e.g. remote sensing, sentinels of ecosystem health/biodiversity, sleep).</w:t>
            </w:r>
          </w:p>
        </w:tc>
      </w:tr>
    </w:tbl>
    <w:p w14:paraId="35A71B11" w14:textId="77777777" w:rsidR="00A24D3D" w:rsidRDefault="00A24D3D" w:rsidP="00A24D3D">
      <w:pPr>
        <w:pStyle w:val="SectionTitle"/>
        <w:spacing w:before="0"/>
        <w:sectPr w:rsidR="00A24D3D" w:rsidSect="00F71CFB">
          <w:headerReference w:type="default" r:id="rId19"/>
          <w:pgSz w:w="12240" w:h="15840" w:code="1"/>
          <w:pgMar w:top="1440" w:right="1440" w:bottom="1440" w:left="1440" w:header="709" w:footer="709" w:gutter="0"/>
          <w:cols w:space="708"/>
          <w:docGrid w:linePitch="360"/>
        </w:sectPr>
      </w:pPr>
    </w:p>
    <w:p w14:paraId="553E9FA0" w14:textId="4F7935D2" w:rsidR="00A24D3D" w:rsidRPr="004E4EAA" w:rsidRDefault="00A24D3D" w:rsidP="00A24D3D">
      <w:pPr>
        <w:pStyle w:val="SectionText0"/>
        <w:spacing w:line="480" w:lineRule="auto"/>
      </w:pPr>
      <w:r w:rsidRPr="004E4EAA">
        <w:lastRenderedPageBreak/>
        <w:t xml:space="preserve">comprehensiveness of the final search strategy and screening. Common keywords in the exemplar articles were compiled and used to develop the search string. The final search string we used to search for articles was "Sentinel AND </w:t>
      </w:r>
      <w:proofErr w:type="spellStart"/>
      <w:r w:rsidRPr="004E4EAA">
        <w:t>Behavio</w:t>
      </w:r>
      <w:proofErr w:type="spellEnd"/>
      <w:r w:rsidRPr="004E4EAA">
        <w:t>*" (</w:t>
      </w:r>
      <w:r>
        <w:fldChar w:fldCharType="begin"/>
      </w:r>
      <w:r>
        <w:instrText xml:space="preserve"> REF _Ref161749046 \h  \* MERGEFORMAT </w:instrText>
      </w:r>
      <w:r>
        <w:fldChar w:fldCharType="separate"/>
      </w:r>
      <w:r>
        <w:t xml:space="preserve">Table </w:t>
      </w:r>
      <w:r>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 xml:space="preserve">Web of Science Core, Current Contents Connect, Zoological Records, </w:t>
      </w:r>
      <w:proofErr w:type="spellStart"/>
      <w:r w:rsidRPr="004E4EAA">
        <w:rPr>
          <w:lang w:eastAsia="en-US"/>
        </w:rPr>
        <w:t>SciELO</w:t>
      </w:r>
      <w:proofErr w:type="spellEnd"/>
      <w:r w:rsidRPr="004E4EAA">
        <w:rPr>
          <w:lang w:eastAsia="en-US"/>
        </w:rPr>
        <w:t xml:space="preserve">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 xml:space="preserve">2023 using variations of the search string “how does [factor] affect sentinel behaviour?” </w:t>
      </w:r>
      <w:r w:rsidRPr="004E4EAA">
        <w:fldChar w:fldCharType="begin"/>
      </w:r>
      <w:r w:rsidR="002702D2">
        <w:instrText xml:space="preserve"> ADDIN ZOTERO_ITEM CSL_CITATION {"citationID":"ScOGkIcG","properties":{"formattedCitation":"[61]","plainCitation":"[61]","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2702D2" w:rsidRPr="002702D2">
        <w:t>[61]</w:t>
      </w:r>
      <w:r w:rsidRPr="004E4EAA">
        <w:fldChar w:fldCharType="end"/>
      </w:r>
      <w:r w:rsidRPr="004E4EAA">
        <w:t>.</w:t>
      </w:r>
    </w:p>
    <w:p w14:paraId="5E7E96D0" w14:textId="77777777" w:rsidR="00A24D3D" w:rsidRPr="004E4EAA" w:rsidRDefault="00A24D3D" w:rsidP="00A24D3D">
      <w:pPr>
        <w:pStyle w:val="SectionSubtitle"/>
        <w:spacing w:line="480" w:lineRule="auto"/>
        <w:rPr>
          <w:rFonts w:cs="Times New Roman"/>
        </w:rPr>
      </w:pPr>
      <w:bookmarkStart w:id="26" w:name="_Toc162208134"/>
      <w:r w:rsidRPr="004E4EAA">
        <w:rPr>
          <w:rFonts w:cs="Times New Roman"/>
        </w:rPr>
        <w:t>Data collection &amp; analysis</w:t>
      </w:r>
      <w:bookmarkEnd w:id="26"/>
    </w:p>
    <w:p w14:paraId="396C93A9" w14:textId="5BACE2B5" w:rsidR="00A24D3D" w:rsidRPr="00A24D3D" w:rsidRDefault="00A24D3D" w:rsidP="00A24D3D">
      <w:pPr>
        <w:pStyle w:val="SectionText0"/>
        <w:spacing w:line="480" w:lineRule="auto"/>
        <w:sectPr w:rsidR="00A24D3D" w:rsidRPr="00A24D3D" w:rsidSect="00F71CFB">
          <w:headerReference w:type="default" r:id="rId20"/>
          <w:pgSz w:w="12240" w:h="15840" w:code="1"/>
          <w:pgMar w:top="1440" w:right="1440" w:bottom="1440" w:left="1440" w:header="709" w:footer="709" w:gutter="0"/>
          <w:cols w:space="708"/>
          <w:docGrid w:linePitch="360"/>
        </w:sectPr>
      </w:pPr>
      <w:r w:rsidRPr="004E4EAA">
        <w:t xml:space="preserve">Title and abstract were screened </w:t>
      </w:r>
      <w:r>
        <w:t xml:space="preserve">three times </w:t>
      </w:r>
      <w:r w:rsidRPr="004E4EAA">
        <w:t>using the "</w:t>
      </w:r>
      <w:proofErr w:type="spellStart"/>
      <w:r w:rsidRPr="004E4EAA">
        <w:t>Metagear</w:t>
      </w:r>
      <w:proofErr w:type="spellEnd"/>
      <w:r w:rsidRPr="004E4EAA">
        <w:t>" package in R</w:t>
      </w:r>
      <w:r>
        <w:t xml:space="preserve"> (v.4.2.3, </w:t>
      </w:r>
      <w:r w:rsidRPr="004E4EAA">
        <w:fldChar w:fldCharType="begin"/>
      </w:r>
      <w:r w:rsidR="002702D2">
        <w:instrText xml:space="preserve"> ADDIN ZOTERO_ITEM CSL_CITATION {"citationID":"l1affs2x","properties":{"formattedCitation":"[62]","plainCitation":"[62]","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2702D2" w:rsidRPr="002702D2">
        <w:t>[62]</w:t>
      </w:r>
      <w:r w:rsidRPr="004E4EAA">
        <w:fldChar w:fldCharType="end"/>
      </w:r>
      <w:r>
        <w:t>)</w:t>
      </w:r>
      <w:r w:rsidRPr="004E4EAA">
        <w:t xml:space="preserve"> by following the inclusion and exclusion criteria</w:t>
      </w:r>
      <w:r>
        <w:t xml:space="preserve"> (</w:t>
      </w:r>
      <w:r>
        <w:fldChar w:fldCharType="begin"/>
      </w:r>
      <w:r>
        <w:instrText xml:space="preserve"> REF _Ref161749023 \h  \* MERGEFORMAT </w:instrText>
      </w:r>
      <w:r>
        <w:fldChar w:fldCharType="separate"/>
      </w:r>
      <w:r w:rsidR="006B3590">
        <w:rPr>
          <w:b/>
          <w:bCs/>
          <w:lang w:val="en-US"/>
        </w:rPr>
        <w:fldChar w:fldCharType="begin"/>
      </w:r>
      <w:r w:rsidR="006B3590">
        <w:instrText xml:space="preserve"> REF _Ref162209371 \h </w:instrText>
      </w:r>
      <w:r w:rsidR="006B3590">
        <w:rPr>
          <w:b/>
          <w:bCs/>
          <w:lang w:val="en-US"/>
        </w:rPr>
      </w:r>
      <w:r w:rsidR="006B3590">
        <w:rPr>
          <w:b/>
          <w:bCs/>
          <w:lang w:val="en-US"/>
        </w:rPr>
        <w:fldChar w:fldCharType="separate"/>
      </w:r>
      <w:r w:rsidR="006B3590">
        <w:t xml:space="preserve">Table </w:t>
      </w:r>
      <w:r w:rsidR="006B3590">
        <w:rPr>
          <w:noProof/>
        </w:rPr>
        <w:t>1</w:t>
      </w:r>
      <w:r w:rsidR="006B3590">
        <w:rPr>
          <w:noProof/>
        </w:rPr>
        <w:fldChar w:fldCharType="end"/>
      </w:r>
      <w:r>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w:t>
      </w:r>
      <w:proofErr w:type="spellStart"/>
      <w:r w:rsidRPr="004E4EAA">
        <w:t>Bednekoff</w:t>
      </w:r>
      <w:proofErr w:type="spellEnd"/>
      <w:r w:rsidRPr="004E4EAA">
        <w:t xml:space="preserve">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77777777" w:rsidR="00A24D3D" w:rsidRDefault="00A24D3D" w:rsidP="00F23B36">
      <w:pPr>
        <w:pStyle w:val="BetterCaption"/>
      </w:pPr>
      <w:bookmarkStart w:id="27" w:name="_Ref161749046"/>
      <w:bookmarkStart w:id="28" w:name="_Toc161750861"/>
      <w:bookmarkStart w:id="29" w:name="_Toc162210468"/>
      <w:r>
        <w:lastRenderedPageBreak/>
        <w:t xml:space="preserve">Table </w:t>
      </w:r>
      <w:r>
        <w:fldChar w:fldCharType="begin"/>
      </w:r>
      <w:r>
        <w:instrText xml:space="preserve"> SEQ Table \* ARABIC </w:instrText>
      </w:r>
      <w:r>
        <w:fldChar w:fldCharType="separate"/>
      </w:r>
      <w:r>
        <w:rPr>
          <w:noProof/>
        </w:rPr>
        <w:t>2</w:t>
      </w:r>
      <w:r>
        <w:fldChar w:fldCharType="end"/>
      </w:r>
      <w:bookmarkEnd w:id="27"/>
      <w:r>
        <w:t xml:space="preserve">: </w:t>
      </w:r>
      <w:r w:rsidRPr="004E4EAA">
        <w:rPr>
          <w:b w:val="0"/>
          <w:bCs w:val="0"/>
        </w:rPr>
        <w:t xml:space="preserve">Search string used on Nov. 1st, </w:t>
      </w:r>
      <w:proofErr w:type="gramStart"/>
      <w:r w:rsidRPr="004E4EAA">
        <w:rPr>
          <w:b w:val="0"/>
          <w:bCs w:val="0"/>
        </w:rPr>
        <w:t>2022</w:t>
      </w:r>
      <w:bookmarkEnd w:id="28"/>
      <w:bookmarkEnd w:id="29"/>
      <w:proofErr w:type="gramEnd"/>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 xml:space="preserve">sentinel AND </w:t>
            </w:r>
            <w:proofErr w:type="spellStart"/>
            <w:r w:rsidRPr="004E4EAA">
              <w:t>Behavio</w:t>
            </w:r>
            <w:proofErr w:type="spellEnd"/>
            <w:r w:rsidRPr="004E4EAA">
              <w:t>*</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F71CFB">
          <w:headerReference w:type="default" r:id="rId21"/>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A24D3D">
      <w:pPr>
        <w:pStyle w:val="SectionTitle"/>
        <w:spacing w:before="0" w:line="480" w:lineRule="auto"/>
      </w:pPr>
      <w:bookmarkStart w:id="30" w:name="_Toc162208135"/>
      <w:r w:rsidRPr="004E4EAA">
        <w:lastRenderedPageBreak/>
        <w:t>Results</w:t>
      </w:r>
      <w:bookmarkEnd w:id="30"/>
    </w:p>
    <w:p w14:paraId="0524BE4F" w14:textId="05EA6FB2"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Pr="004E4EAA">
        <w:t xml:space="preserve">Figure </w:t>
      </w:r>
      <w:r w:rsidRPr="004E4EAA">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2702D2">
        <w:instrText xml:space="preserve"> ADDIN ZOTERO_ITEM CSL_CITATION {"citationID":"uMeiML6e","properties":{"formattedCitation":"[61]","plainCitation":"[61]","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2702D2" w:rsidRPr="002702D2">
        <w:t>[61]</w:t>
      </w:r>
      <w:r>
        <w:fldChar w:fldCharType="end"/>
      </w:r>
      <w:r>
        <w:t>.</w:t>
      </w:r>
    </w:p>
    <w:p w14:paraId="6DA58E26" w14:textId="46ACF745"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proofErr w:type="spellStart"/>
      <w:r w:rsidRPr="004E4EAA">
        <w:rPr>
          <w:i/>
        </w:rPr>
        <w:t>Argya</w:t>
      </w:r>
      <w:proofErr w:type="spellEnd"/>
      <w:r>
        <w:rPr>
          <w:i/>
        </w:rPr>
        <w:t xml:space="preserve"> </w:t>
      </w:r>
      <w:proofErr w:type="spellStart"/>
      <w:r>
        <w:rPr>
          <w:i/>
        </w:rPr>
        <w:t>squamiceps</w:t>
      </w:r>
      <w:proofErr w:type="spellEnd"/>
      <w:r w:rsidRPr="004E4EAA">
        <w:t xml:space="preserve"> (6), </w:t>
      </w:r>
      <w:proofErr w:type="spellStart"/>
      <w:r w:rsidRPr="004E4EAA">
        <w:rPr>
          <w:i/>
        </w:rPr>
        <w:t>Turdoides</w:t>
      </w:r>
      <w:proofErr w:type="spellEnd"/>
      <w:r>
        <w:rPr>
          <w:i/>
        </w:rPr>
        <w:t xml:space="preserve"> spp.</w:t>
      </w:r>
      <w:r w:rsidRPr="004E4EAA">
        <w:t xml:space="preserve"> (5), </w:t>
      </w:r>
      <w:proofErr w:type="spellStart"/>
      <w:r w:rsidRPr="004E4EAA">
        <w:rPr>
          <w:i/>
        </w:rPr>
        <w:t>Aphelocoma</w:t>
      </w:r>
      <w:proofErr w:type="spellEnd"/>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563147" w:rsidRPr="004E4EAA">
        <w:t xml:space="preserve">Table </w:t>
      </w:r>
      <w:r w:rsidR="00563147">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 xml:space="preserve">Suricata </w:t>
      </w:r>
      <w:proofErr w:type="spellStart"/>
      <w:r w:rsidRPr="004E4EAA">
        <w:rPr>
          <w:i/>
        </w:rPr>
        <w:t>suricatta</w:t>
      </w:r>
      <w:proofErr w:type="spellEnd"/>
      <w:r w:rsidRPr="004E4EAA">
        <w:rPr>
          <w:i/>
        </w:rPr>
        <w:t>,</w:t>
      </w:r>
      <w:r w:rsidRPr="004E4EAA">
        <w:t xml:space="preserve"> 7), and dwarf mongoose</w:t>
      </w:r>
      <w:r>
        <w:t>s</w:t>
      </w:r>
      <w:r w:rsidRPr="004E4EAA">
        <w:t xml:space="preserve"> (</w:t>
      </w:r>
      <w:proofErr w:type="spellStart"/>
      <w:r w:rsidRPr="004E4EAA">
        <w:rPr>
          <w:i/>
        </w:rPr>
        <w:t>Helogale</w:t>
      </w:r>
      <w:proofErr w:type="spellEnd"/>
      <w:r w:rsidRPr="004E4EAA">
        <w:rPr>
          <w:i/>
        </w:rPr>
        <w:t xml:space="preserve"> </w:t>
      </w:r>
      <w:proofErr w:type="spellStart"/>
      <w:r w:rsidRPr="004E4EAA">
        <w:rPr>
          <w:i/>
        </w:rPr>
        <w:t>parvula</w:t>
      </w:r>
      <w:proofErr w:type="spellEnd"/>
      <w:r w:rsidRPr="004E4EAA">
        <w:rPr>
          <w:i/>
        </w:rPr>
        <w:t xml:space="preserve">, </w:t>
      </w:r>
      <w:r w:rsidRPr="004E4EAA">
        <w:t>5).</w:t>
      </w:r>
    </w:p>
    <w:p w14:paraId="7D737426" w14:textId="77777777" w:rsidR="00F72689" w:rsidRDefault="00A24D3D" w:rsidP="00A24D3D">
      <w:pPr>
        <w:pStyle w:val="SectionText0"/>
        <w:spacing w:line="480" w:lineRule="auto"/>
        <w:sectPr w:rsidR="00F72689" w:rsidSect="00F71CFB">
          <w:headerReference w:type="default" r:id="rId22"/>
          <w:pgSz w:w="12240" w:h="15840" w:code="1"/>
          <w:pgMar w:top="1440" w:right="1440" w:bottom="1440" w:left="1440" w:header="709" w:footer="709" w:gutter="0"/>
          <w:cols w:space="708"/>
          <w:docGrid w:linePitch="360"/>
        </w:sectPr>
      </w:pPr>
      <w:commentRangeStart w:id="31"/>
      <w:commentRangeStart w:id="32"/>
      <w:r w:rsidRPr="004E4EAA">
        <w:t xml:space="preserve">Factors </w:t>
      </w:r>
      <w:commentRangeEnd w:id="31"/>
      <w:r>
        <w:rPr>
          <w:rStyle w:val="CommentReference"/>
          <w:rFonts w:asciiTheme="minorHAnsi" w:eastAsiaTheme="minorHAnsi" w:hAnsiTheme="minorHAnsi" w:cstheme="minorBidi"/>
          <w:kern w:val="2"/>
          <w:lang w:eastAsia="en-US"/>
          <w14:ligatures w14:val="standardContextual"/>
        </w:rPr>
        <w:commentReference w:id="31"/>
      </w:r>
      <w:commentRangeEnd w:id="32"/>
      <w:r>
        <w:rPr>
          <w:rStyle w:val="CommentReference"/>
          <w:rFonts w:asciiTheme="minorHAnsi" w:eastAsiaTheme="minorHAnsi" w:hAnsiTheme="minorHAnsi" w:cstheme="minorBidi"/>
          <w:kern w:val="2"/>
          <w:lang w:eastAsia="en-US"/>
          <w14:ligatures w14:val="standardContextual"/>
        </w:rPr>
        <w:commentReference w:id="32"/>
      </w:r>
      <w:r w:rsidRPr="004E4EAA">
        <w:t xml:space="preserve">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the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563147" w:rsidRPr="004E4EAA">
        <w:t xml:space="preserve">Table </w:t>
      </w:r>
      <w:r w:rsidR="00563147">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6">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77777777" w:rsidR="006B3590" w:rsidRPr="004E4EAA" w:rsidRDefault="006B3590" w:rsidP="006B3590">
      <w:pPr>
        <w:pStyle w:val="BetterCaption"/>
      </w:pPr>
      <w:bookmarkStart w:id="33" w:name="_Ref155326346"/>
      <w:bookmarkStart w:id="34" w:name="_Toc155328548"/>
      <w:bookmarkStart w:id="35" w:name="_Toc155329355"/>
      <w:bookmarkStart w:id="36" w:name="_Toc162210493"/>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33"/>
      <w:r w:rsidRPr="004E4EAA">
        <w:t xml:space="preserve">: </w:t>
      </w:r>
      <w:r w:rsidRPr="004E4EAA">
        <w:rPr>
          <w:b w:val="0"/>
          <w:bCs w:val="0"/>
        </w:rPr>
        <w:t>ROSES Flow diagram showing literature sources and inclusion/exclusion process.</w:t>
      </w:r>
      <w:bookmarkEnd w:id="34"/>
      <w:bookmarkEnd w:id="35"/>
      <w:bookmarkEnd w:id="36"/>
    </w:p>
    <w:p w14:paraId="6D9AD70B" w14:textId="77777777" w:rsidR="006B3590" w:rsidRPr="004E4EAA" w:rsidRDefault="006B3590" w:rsidP="006B3590">
      <w:pPr>
        <w:pStyle w:val="BetterCaption"/>
        <w:sectPr w:rsidR="006B3590" w:rsidRPr="004E4EAA" w:rsidSect="00F71CFB">
          <w:headerReference w:type="default" r:id="rId27"/>
          <w:pgSz w:w="12240" w:h="15840" w:code="1"/>
          <w:pgMar w:top="1440" w:right="1440" w:bottom="1440" w:left="1440" w:header="709" w:footer="709" w:gutter="0"/>
          <w:cols w:space="708"/>
          <w:docGrid w:linePitch="360"/>
        </w:sectPr>
      </w:pPr>
    </w:p>
    <w:p w14:paraId="7F58D26B" w14:textId="77777777" w:rsidR="00A24D3D" w:rsidRPr="004E4EAA" w:rsidRDefault="00A24D3D" w:rsidP="00060D3A">
      <w:pPr>
        <w:pStyle w:val="BetterCaption"/>
        <w:spacing w:before="0" w:after="0"/>
        <w:rPr>
          <w:b w:val="0"/>
          <w:bCs w:val="0"/>
        </w:rPr>
      </w:pPr>
      <w:bookmarkStart w:id="37" w:name="_Ref155326295"/>
      <w:bookmarkStart w:id="38" w:name="_Toc161750862"/>
      <w:bookmarkStart w:id="39" w:name="_Ref162206708"/>
      <w:bookmarkStart w:id="40"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Pr>
          <w:noProof/>
        </w:rPr>
        <w:t>3</w:t>
      </w:r>
      <w:r w:rsidRPr="004E4EAA">
        <w:fldChar w:fldCharType="end"/>
      </w:r>
      <w:bookmarkEnd w:id="37"/>
      <w:r w:rsidRPr="004E4EAA">
        <w:t>:</w:t>
      </w:r>
      <w:r w:rsidRPr="004E4EAA">
        <w:rPr>
          <w:b w:val="0"/>
          <w:bCs w:val="0"/>
        </w:rPr>
        <w:t xml:space="preserve"> Number of articles retained by the search </w:t>
      </w:r>
      <w:proofErr w:type="gramStart"/>
      <w:r w:rsidRPr="004E4EAA">
        <w:rPr>
          <w:b w:val="0"/>
          <w:bCs w:val="0"/>
        </w:rPr>
        <w:t>strategy</w:t>
      </w:r>
      <w:bookmarkEnd w:id="38"/>
      <w:bookmarkEnd w:id="39"/>
      <w:bookmarkEnd w:id="40"/>
      <w:proofErr w:type="gramEnd"/>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A24D3D" w:rsidRPr="009B7EEF" w14:paraId="5B701F1B" w14:textId="77777777" w:rsidTr="009B7EEF">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820"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9B7EEF">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9B7EEF">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9B7EEF">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9B7EEF">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9B7EEF">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oerulescens</w:t>
            </w:r>
            <w:proofErr w:type="spellEnd"/>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9B7EEF">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rgya</w:t>
            </w:r>
            <w:proofErr w:type="spellEnd"/>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9B7EEF">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quamiceps</w:t>
            </w:r>
            <w:proofErr w:type="spellEnd"/>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9B7EEF">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Furnarius</w:t>
            </w:r>
            <w:proofErr w:type="spellEnd"/>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9B7EEF">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9B7EEF">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9B7EEF">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nigricollis</w:t>
            </w:r>
            <w:proofErr w:type="spellEnd"/>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9B7EEF">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9B7EEF">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leucephalus</w:t>
            </w:r>
            <w:proofErr w:type="spellEnd"/>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9B7EEF">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alurus</w:t>
            </w:r>
            <w:proofErr w:type="spellEnd"/>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9B7EEF">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yaneus</w:t>
            </w:r>
            <w:proofErr w:type="spellEnd"/>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9B7EEF">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elierax</w:t>
            </w:r>
            <w:proofErr w:type="spellEnd"/>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9B7EEF">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anorus</w:t>
            </w:r>
            <w:proofErr w:type="spellEnd"/>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9B7EEF">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9B7EEF">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erdix</w:t>
            </w:r>
            <w:proofErr w:type="spellEnd"/>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9B7EEF">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9B7EEF">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mahali</w:t>
            </w:r>
            <w:proofErr w:type="spellEnd"/>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9B7EEF">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9B7EEF">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ruficeps</w:t>
            </w:r>
            <w:proofErr w:type="spellEnd"/>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9B7EEF">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9B7EEF">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tricollis</w:t>
            </w:r>
            <w:proofErr w:type="spellEnd"/>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9B7EEF">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9B7EEF">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9B7EEF">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urdoides</w:t>
            </w:r>
            <w:proofErr w:type="spellEnd"/>
            <w:r w:rsidRPr="009B7EEF">
              <w:rPr>
                <w:rFonts w:ascii="Times New Roman" w:eastAsia="Times New Roman" w:hAnsi="Times New Roman" w:cs="Times New Roman"/>
                <w:b/>
                <w:bCs/>
                <w:i/>
                <w:iCs/>
                <w:color w:val="000000"/>
                <w:lang w:eastAsia="en-CA"/>
              </w:rPr>
              <w:t xml:space="preserve">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9B7EEF">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ffinis</w:t>
            </w:r>
            <w:proofErr w:type="spellEnd"/>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9B7EEF">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9B7EEF">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9B7EEF">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820"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9B7EEF">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9B7EEF">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 xml:space="preserve">aethiops </w:t>
            </w:r>
            <w:proofErr w:type="spellStart"/>
            <w:r w:rsidRPr="009B7EEF">
              <w:rPr>
                <w:rFonts w:ascii="Times New Roman" w:eastAsia="Times New Roman" w:hAnsi="Times New Roman" w:cs="Times New Roman"/>
                <w:i/>
                <w:iCs/>
                <w:color w:val="000000"/>
                <w:lang w:eastAsia="en-CA"/>
              </w:rPr>
              <w:t>sabaeus</w:t>
            </w:r>
            <w:proofErr w:type="spellEnd"/>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9B7EEF">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Helogale</w:t>
            </w:r>
            <w:proofErr w:type="spellEnd"/>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9B7EEF">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arvula</w:t>
            </w:r>
            <w:proofErr w:type="spellEnd"/>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9B7EEF">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820"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9B7EEF">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uricatta</w:t>
            </w:r>
            <w:proofErr w:type="spellEnd"/>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820"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9B7EEF">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820"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820"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F71CFB">
          <w:headerReference w:type="default" r:id="rId28"/>
          <w:pgSz w:w="12240" w:h="15840" w:code="1"/>
          <w:pgMar w:top="720" w:right="720" w:bottom="720" w:left="720" w:header="709" w:footer="709" w:gutter="0"/>
          <w:cols w:space="708"/>
          <w:docGrid w:linePitch="360"/>
        </w:sectPr>
      </w:pPr>
    </w:p>
    <w:p w14:paraId="012B1A11" w14:textId="3FE2F6C7" w:rsidR="006B3590" w:rsidRDefault="006B3590" w:rsidP="006B3590">
      <w:pPr>
        <w:pStyle w:val="SectionText0"/>
        <w:spacing w:line="480" w:lineRule="auto"/>
      </w:pPr>
      <w:r w:rsidRPr="004E4EAA">
        <w:lastRenderedPageBreak/>
        <w:t xml:space="preserve">To follow up on </w:t>
      </w:r>
      <w:proofErr w:type="spellStart"/>
      <w:r w:rsidRPr="004E4EAA">
        <w:t>Bednekoff’s</w:t>
      </w:r>
      <w:proofErr w:type="spellEnd"/>
      <w:r w:rsidRPr="004E4EAA">
        <w:t xml:space="preserve">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Pr="004E4EAA">
        <w:t>Figure S</w:t>
      </w:r>
      <w:r>
        <w:rPr>
          <w:noProof/>
        </w:rPr>
        <w:t>1</w:t>
      </w:r>
      <w:r>
        <w:fldChar w:fldCharType="end"/>
      </w:r>
      <w:r w:rsidRPr="004E4EAA">
        <w:t>).</w:t>
      </w:r>
    </w:p>
    <w:p w14:paraId="6D939E78" w14:textId="77777777" w:rsidR="006B3590" w:rsidRPr="004E4EAA" w:rsidRDefault="006B3590" w:rsidP="006B3590">
      <w:pPr>
        <w:pStyle w:val="SectionSubtitle"/>
        <w:rPr>
          <w:rFonts w:cs="Times New Roman"/>
        </w:rPr>
      </w:pPr>
      <w:bookmarkStart w:id="41" w:name="_Toc162208136"/>
      <w:r w:rsidRPr="004E4EAA">
        <w:rPr>
          <w:rFonts w:cs="Times New Roman"/>
        </w:rPr>
        <w:t xml:space="preserve">Trends </w:t>
      </w:r>
      <w:proofErr w:type="gramStart"/>
      <w:r w:rsidRPr="004E4EAA">
        <w:rPr>
          <w:rFonts w:cs="Times New Roman"/>
        </w:rPr>
        <w:t>observed</w:t>
      </w:r>
      <w:bookmarkEnd w:id="41"/>
      <w:proofErr w:type="gramEnd"/>
    </w:p>
    <w:p w14:paraId="53334673" w14:textId="77777777"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though were more studied in avian species.</w:t>
      </w:r>
    </w:p>
    <w:p w14:paraId="151CAA64" w14:textId="77777777" w:rsidR="00F72689" w:rsidRDefault="006B3590" w:rsidP="00563147">
      <w:pPr>
        <w:pStyle w:val="SectionText0"/>
        <w:spacing w:line="480" w:lineRule="auto"/>
        <w:sectPr w:rsidR="00F72689" w:rsidSect="00F71CFB">
          <w:headerReference w:type="default" r:id="rId29"/>
          <w:pgSz w:w="12240" w:h="15840"/>
          <w:pgMar w:top="1440" w:right="1440" w:bottom="1440" w:left="1440" w:header="720" w:footer="720" w:gutter="0"/>
          <w:cols w:space="720"/>
        </w:sectPr>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d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between dominance and sex was often observed</w:t>
      </w:r>
      <w:r w:rsidR="00563147">
        <w:t>, where d</w:t>
      </w:r>
      <w:r w:rsidR="00563147" w:rsidRPr="004E4EAA">
        <w:t xml:space="preserve">ominant males tended to sentinel the most in a group, with males sentineling more than females of the same dominance rank. </w:t>
      </w:r>
    </w:p>
    <w:p w14:paraId="5F989F35" w14:textId="1DB1A669" w:rsidR="00563147" w:rsidRDefault="00563147" w:rsidP="00563147">
      <w:pPr>
        <w:pStyle w:val="SectionText0"/>
        <w:spacing w:line="480" w:lineRule="auto"/>
      </w:pPr>
      <w:r w:rsidRPr="004E4EAA">
        <w:lastRenderedPageBreak/>
        <w:t xml:space="preserve">Consistent with </w:t>
      </w:r>
      <w:r>
        <w:t xml:space="preserve">the </w:t>
      </w:r>
      <w:r w:rsidRPr="00D44582">
        <w:t>Many Eyes hypothesis</w:t>
      </w:r>
      <w:r w:rsidRPr="004E4EAA">
        <w:t xml:space="preserve"> </w:t>
      </w:r>
      <w:r w:rsidRPr="004E4EAA">
        <w:fldChar w:fldCharType="begin"/>
      </w:r>
      <w:r w:rsidR="002702D2">
        <w:instrText xml:space="preserve"> ADDIN ZOTERO_ITEM CSL_CITATION {"citationID":"N6PUdA7u","properties":{"formattedCitation":"[63]","plainCitation":"[63]","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Pr="004E4EAA">
        <w:fldChar w:fldCharType="separate"/>
      </w:r>
      <w:r w:rsidR="002702D2" w:rsidRPr="002702D2">
        <w:t>[63]</w:t>
      </w:r>
      <w:r w:rsidRPr="004E4EAA">
        <w:fldChar w:fldCharType="end"/>
      </w:r>
      <w:r w:rsidRPr="004E4EAA">
        <w:t>, larger groups resulted in overall greater sentinel coverage than in smaller groups, yet individual contribution to the group’s sentinel effort decreased. Risk</w:t>
      </w:r>
      <w:r>
        <w:t xml:space="preserve"> </w:t>
      </w:r>
      <w:r w:rsidRPr="004E4EAA">
        <w:t>through environmental uncertainty, anthropogenic disturbances, or the presence of young, predators</w:t>
      </w:r>
      <w:r>
        <w:t>,</w:t>
      </w:r>
      <w:r w:rsidRPr="004E4EAA">
        <w:t xml:space="preserve"> or </w:t>
      </w:r>
      <w:r>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58938A3D" w14:textId="4B99CCCE" w:rsidR="00A24D3D" w:rsidRDefault="007A5239" w:rsidP="007A5239">
      <w:pPr>
        <w:pStyle w:val="SectionTitle"/>
      </w:pPr>
      <w:bookmarkStart w:id="42" w:name="_Toc162208137"/>
      <w:r>
        <w:t>Discussion</w:t>
      </w:r>
      <w:bookmarkEnd w:id="42"/>
    </w:p>
    <w:p w14:paraId="6F4EC571" w14:textId="77777777" w:rsidR="00777071" w:rsidRDefault="00777071" w:rsidP="008242B8">
      <w:pPr>
        <w:pStyle w:val="SectionText0"/>
      </w:pPr>
      <w:bookmarkStart w:id="43" w:name="_Toc162208138"/>
    </w:p>
    <w:p w14:paraId="60E06FC3" w14:textId="05E66C7C" w:rsidR="00777071" w:rsidRDefault="00777071" w:rsidP="00777071">
      <w:pPr>
        <w:pStyle w:val="SectionTitle"/>
        <w:sectPr w:rsidR="00777071" w:rsidSect="00F71CFB">
          <w:pgSz w:w="12240" w:h="15840"/>
          <w:pgMar w:top="1440" w:right="1440" w:bottom="1440" w:left="1440" w:header="720" w:footer="720" w:gutter="0"/>
          <w:cols w:space="720"/>
        </w:sectPr>
      </w:pPr>
    </w:p>
    <w:p w14:paraId="5C3CDE24" w14:textId="5132CBAF" w:rsidR="00083109" w:rsidRPr="00B8527A" w:rsidRDefault="00083109" w:rsidP="00B8527A">
      <w:pPr>
        <w:pStyle w:val="ChapterTitleB"/>
      </w:pPr>
      <w:r w:rsidRPr="00B8527A">
        <w:lastRenderedPageBreak/>
        <w:t>Chapter 2: Heads up! Social vigilance behaviour in urban American crows</w:t>
      </w:r>
      <w:bookmarkEnd w:id="13"/>
      <w:bookmarkEnd w:id="43"/>
    </w:p>
    <w:p w14:paraId="4816B8EC" w14:textId="33CD0B72" w:rsidR="00E36B05" w:rsidRDefault="00E36B05" w:rsidP="008242B8">
      <w:pPr>
        <w:pStyle w:val="SectionSubtitle"/>
      </w:pPr>
      <w:bookmarkStart w:id="44" w:name="_Toc162204952"/>
      <w:bookmarkStart w:id="45" w:name="_Toc162208139"/>
      <w:r>
        <w:t>Introduction</w:t>
      </w:r>
      <w:bookmarkEnd w:id="44"/>
      <w:bookmarkEnd w:id="45"/>
    </w:p>
    <w:p w14:paraId="0BEF6283" w14:textId="1AD4CAD7"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Corvus brachyrhynchos)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B</w:t>
      </w:r>
      <w:r w:rsidR="00DB679E" w:rsidRPr="00DB679E">
        <w:t>ehavioral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2702D2">
        <w:instrText xml:space="preserve"> ADDIN ZOTERO_ITEM CSL_CITATION {"citationID":"r5GnZKga","properties":{"formattedCitation":"[43,47]","plainCitation":"[43,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2702D2" w:rsidRPr="002702D2">
        <w:t>[43,47]</w:t>
      </w:r>
      <w:r w:rsidR="00EE023D">
        <w:fldChar w:fldCharType="end"/>
      </w:r>
      <w:r>
        <w:t xml:space="preserve">. Adapted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2702D2">
        <w:instrText xml:space="preserve"> ADDIN ZOTERO_ITEM CSL_CITATION {"citationID":"xR7TUsIt","properties":{"formattedCitation":"[64,65]","plainCitation":"[64,65]","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2702D2" w:rsidRPr="002702D2">
        <w:t>[64,65]</w:t>
      </w:r>
      <w:r w:rsidR="00EE023D">
        <w:fldChar w:fldCharType="end"/>
      </w:r>
      <w:r>
        <w:t xml:space="preserve">. </w:t>
      </w:r>
    </w:p>
    <w:p w14:paraId="1BF478EA" w14:textId="20B28BB4"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behaviors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their contribution to the success of urbanized social species.</w:t>
      </w:r>
    </w:p>
    <w:p w14:paraId="3C0A1E47" w14:textId="23A09897" w:rsidR="00AF5346" w:rsidRPr="00777071" w:rsidRDefault="00AF5346" w:rsidP="008242B8">
      <w:pPr>
        <w:pStyle w:val="SectionSubtitle"/>
      </w:pPr>
      <w:bookmarkStart w:id="46" w:name="_Toc162204953"/>
      <w:bookmarkStart w:id="47" w:name="_Toc162208140"/>
      <w:r w:rsidRPr="00777071">
        <w:t>Sentinel Behaviour</w:t>
      </w:r>
      <w:bookmarkEnd w:id="46"/>
      <w:bookmarkEnd w:id="47"/>
    </w:p>
    <w:p w14:paraId="64DA4FD6" w14:textId="46AA7BE8"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2702D2">
        <w:instrText xml:space="preserve"> ADDIN ZOTERO_ITEM CSL_CITATION {"citationID":"tnUsxgOw","properties":{"formattedCitation":"[58,64,66]","plainCitation":"[58,64,66]","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2702D2" w:rsidRPr="002702D2">
        <w:t>[58,64,66]</w:t>
      </w:r>
      <w:r w:rsidR="001938A7">
        <w:fldChar w:fldCharType="end"/>
      </w:r>
      <w:r>
        <w:t xml:space="preserve">. </w:t>
      </w:r>
      <w:r w:rsidR="00DB679E" w:rsidRPr="00DB679E">
        <w:t xml:space="preserve">Of particular interest is sentinel behavior,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w:t>
      </w:r>
      <w:r w:rsidR="00724F53">
        <w:lastRenderedPageBreak/>
        <w:t xml:space="preserve">maximize their field of view, making them more likely to detect approaching predators. </w:t>
      </w:r>
      <w:r>
        <w:t>This behavio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sentinel behavior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8242B8">
      <w:pPr>
        <w:pStyle w:val="SectionSubtitle"/>
      </w:pPr>
      <w:bookmarkStart w:id="48" w:name="_Toc162204954"/>
      <w:bookmarkStart w:id="49" w:name="_Toc162208141"/>
      <w:r w:rsidRPr="00777071">
        <w:t>Urban Environments</w:t>
      </w:r>
      <w:bookmarkEnd w:id="48"/>
      <w:bookmarkEnd w:id="49"/>
    </w:p>
    <w:p w14:paraId="00782265" w14:textId="1AFFB948"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2702D2">
        <w:instrText xml:space="preserve"> ADDIN ZOTERO_ITEM CSL_CITATION {"citationID":"K6tDk6zb","properties":{"formattedCitation":"[43,44,47]","plainCitation":"[43,44,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2702D2" w:rsidRPr="002702D2">
        <w:t>[43,44,47]</w:t>
      </w:r>
      <w:r w:rsidR="006820DE">
        <w:fldChar w:fldCharType="end"/>
      </w:r>
      <w:r w:rsidRPr="00DB679E">
        <w:t>.</w:t>
      </w:r>
      <w:r w:rsidR="0044216B">
        <w:t xml:space="preserve"> There have been many studies conducted on individual-level behavioural adaptations, yet comparatively fewer studies have been performed on adapted use of social behaviours in urban environments, and even more so the effects of urbanization on sentinel behaviour. Increased ambient noise levels in cities can interfere with acoustic communication, reducing the effectiveness of sentinel signa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could increase the risk of predation</w:t>
      </w:r>
      <w:r w:rsidR="00985957">
        <w:t xml:space="preserve"> </w:t>
      </w:r>
      <w:r w:rsidR="00985957">
        <w:fldChar w:fldCharType="begin"/>
      </w:r>
      <w:r w:rsidR="002702D2">
        <w:instrText xml:space="preserve"> ADDIN ZOTERO_ITEM CSL_CITATION {"citationID":"C3ttknQ2","properties":{"formattedCitation":"[67]","plainCitation":"[67]","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2702D2" w:rsidRPr="002702D2">
        <w:t>[67]</w:t>
      </w:r>
      <w:r w:rsidR="00985957">
        <w:fldChar w:fldCharType="end"/>
      </w:r>
      <w:r w:rsidR="00F736B2">
        <w:t>, increasing the need for the added vigilance of a sentinel</w:t>
      </w:r>
      <w:r w:rsidR="00985957">
        <w:t xml:space="preserve"> </w:t>
      </w:r>
      <w:r w:rsidR="00985957">
        <w:fldChar w:fldCharType="begin"/>
      </w:r>
      <w:r w:rsidR="002702D2">
        <w:instrText xml:space="preserve"> ADDIN ZOTERO_ITEM CSL_CITATION {"citationID":"KpI3biMf","properties":{"formattedCitation":"[68]","plainCitation":"[68]","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2702D2" w:rsidRPr="002702D2">
        <w:t>[68]</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2702D2">
        <w:instrText xml:space="preserve"> ADDIN ZOTERO_ITEM CSL_CITATION {"citationID":"KRdESr5q","properties":{"formattedCitation":"[69]","plainCitation":"[69]","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2702D2" w:rsidRPr="002702D2">
        <w:t>[69]</w:t>
      </w:r>
      <w:r w:rsidR="00985957">
        <w:fldChar w:fldCharType="end"/>
      </w:r>
      <w:r w:rsidR="00E05426">
        <w:t>, and high energetic levels in urban individuals</w:t>
      </w:r>
      <w:r w:rsidR="00D807A1">
        <w:t xml:space="preserve"> </w:t>
      </w:r>
      <w:r w:rsidR="00D807A1">
        <w:lastRenderedPageBreak/>
        <w:fldChar w:fldCharType="begin"/>
      </w:r>
      <w:r w:rsidR="002702D2">
        <w:instrText xml:space="preserve"> ADDIN ZOTERO_ITEM CSL_CITATION {"citationID":"O18hthWw","properties":{"formattedCitation":"[70]","plainCitation":"[70]","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702D2" w:rsidRPr="002702D2">
        <w:t>[70]</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proofErr w:type="spellStart"/>
      <w:r w:rsidR="00FE5DF9" w:rsidRPr="00FE5DF9">
        <w:rPr>
          <w:i/>
          <w:iCs w:val="0"/>
        </w:rPr>
        <w:t>Apodemus</w:t>
      </w:r>
      <w:proofErr w:type="spellEnd"/>
      <w:r w:rsidR="00FE5DF9" w:rsidRPr="00FE5DF9">
        <w:rPr>
          <w:i/>
          <w:iCs w:val="0"/>
        </w:rPr>
        <w:t xml:space="preserve"> </w:t>
      </w:r>
      <w:proofErr w:type="spellStart"/>
      <w:r w:rsidR="00FE5DF9" w:rsidRPr="00FE5DF9">
        <w:rPr>
          <w:i/>
          <w:iCs w:val="0"/>
        </w:rPr>
        <w:t>agrarius</w:t>
      </w:r>
      <w:proofErr w:type="spellEnd"/>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2702D2">
        <w:instrText xml:space="preserve"> ADDIN ZOTERO_ITEM CSL_CITATION {"citationID":"QHcdqOqX","properties":{"formattedCitation":"[69]","plainCitation":"[69]","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2702D2" w:rsidRPr="002702D2">
        <w:t>[69]</w:t>
      </w:r>
      <w:r w:rsidR="00E55E98">
        <w:fldChar w:fldCharType="end"/>
      </w:r>
      <w:r w:rsidR="00F736B2">
        <w:t>. These behavioral changes suggest a shift towards more social behaviors</w:t>
      </w:r>
      <w:r w:rsidR="00D807A1">
        <w:t xml:space="preserve"> in </w:t>
      </w:r>
      <w:r w:rsidR="00F736B2">
        <w:t xml:space="preserve">response to </w:t>
      </w:r>
      <w:r w:rsidR="00D807A1">
        <w:t>the increased abundance of food in urban environments</w:t>
      </w:r>
      <w:r w:rsidR="00F736B2">
        <w:t>. The effects of urbanization can also be more subtle. A study on black-capped chickadees have found no direct effect of urbanization on their social behaviors</w:t>
      </w:r>
      <w:r w:rsidR="00E55E98">
        <w:t xml:space="preserve"> </w:t>
      </w:r>
      <w:r w:rsidR="00E55E98">
        <w:fldChar w:fldCharType="begin"/>
      </w:r>
      <w:r w:rsidR="002702D2">
        <w:instrText xml:space="preserve"> ADDIN ZOTERO_ITEM CSL_CITATION {"citationID":"2fi0AP5b","properties":{"formattedCitation":"[71]","plainCitation":"[71]","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702D2" w:rsidRPr="002702D2">
        <w:t>[71]</w:t>
      </w:r>
      <w:r w:rsidR="00E55E98">
        <w:fldChar w:fldCharType="end"/>
      </w:r>
      <w:r w:rsidR="00F736B2">
        <w:t xml:space="preserve">. However, urban populations of chickadees have been observed to exhibit decreased effects of seasonality, remaining more consistent in their group foraging behavior throughout the year. This suggests that urban environments </w:t>
      </w:r>
      <w:r w:rsidR="00D05011">
        <w:t>could</w:t>
      </w:r>
      <w:r w:rsidR="00F736B2">
        <w:t xml:space="preserve"> </w:t>
      </w:r>
      <w:r w:rsidR="00D05011">
        <w:t>have</w:t>
      </w:r>
      <w:r w:rsidR="00F736B2">
        <w:t xml:space="preserve"> more stable food resources, leading to less behavioral plasticity in response to seasonal changes</w:t>
      </w:r>
      <w:r w:rsidR="00E55E98">
        <w:t xml:space="preserve"> </w:t>
      </w:r>
      <w:r w:rsidR="00E55E98">
        <w:fldChar w:fldCharType="begin"/>
      </w:r>
      <w:r w:rsidR="002702D2">
        <w:instrText xml:space="preserve"> ADDIN ZOTERO_ITEM CSL_CITATION {"citationID":"vV47yItl","properties":{"formattedCitation":"[71]","plainCitation":"[71]","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702D2" w:rsidRPr="002702D2">
        <w:t>[71]</w:t>
      </w:r>
      <w:r w:rsidR="00E55E98">
        <w:fldChar w:fldCharType="end"/>
      </w:r>
      <w:r w:rsidR="00F736B2">
        <w:t>.</w:t>
      </w:r>
    </w:p>
    <w:p w14:paraId="7FD0D32B" w14:textId="3125482C"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w:t>
      </w:r>
      <w:r w:rsidR="009A254A">
        <w:t xml:space="preserve">the </w:t>
      </w:r>
      <w:r w:rsidR="00DB679E" w:rsidRPr="00DB679E">
        <w:t>in understanding the role of social behavio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how sentinel behavior</w:t>
      </w:r>
      <w:r w:rsidR="009A254A">
        <w:t xml:space="preserve"> and their environment</w:t>
      </w:r>
      <w:r w:rsidR="009A254A" w:rsidRPr="00E94C23">
        <w:t xml:space="preserve"> influences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777071" w:rsidRDefault="00AF5346" w:rsidP="00BD6F06">
      <w:pPr>
        <w:pStyle w:val="SectionSubtitle"/>
        <w:spacing w:line="480" w:lineRule="auto"/>
      </w:pPr>
      <w:bookmarkStart w:id="50" w:name="_Toc162204955"/>
      <w:bookmarkStart w:id="51" w:name="_Toc162208142"/>
      <w:r w:rsidRPr="00777071">
        <w:t>Study Objectives</w:t>
      </w:r>
      <w:bookmarkEnd w:id="50"/>
      <w:bookmarkEnd w:id="51"/>
    </w:p>
    <w:p w14:paraId="59F8BD2A" w14:textId="48899CE7"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behavior of </w:t>
      </w:r>
      <w:r>
        <w:t xml:space="preserve">urban </w:t>
      </w:r>
      <w:r w:rsidR="00DB679E" w:rsidRPr="00DB679E">
        <w:t>American crows.</w:t>
      </w:r>
      <w:r w:rsidR="005D6B1B">
        <w:t xml:space="preserve"> We hypothesized that sentinel behaviour and the generalized environment would affect the alert and foraging behaviour of </w:t>
      </w:r>
      <w:r w:rsidR="005D6B1B">
        <w:lastRenderedPageBreak/>
        <w:t xml:space="preserve">crows. We predicted that crows in urban green spaces will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5CC43A3F" w:rsidR="00E94C23" w:rsidRDefault="00AF5346" w:rsidP="00A24D3D">
      <w:pPr>
        <w:pStyle w:val="SectionText"/>
        <w:spacing w:line="480" w:lineRule="auto"/>
      </w:pPr>
      <w:r>
        <w:t>During summer 2022</w:t>
      </w:r>
      <w:r w:rsidR="00A21710">
        <w:t xml:space="preserve">, we recorded foraging American crows in St. Catharines, Ontario, Canada and studied the effects of the presence of a sentinel and the generalized environment (green area vs. commercial area) on their foraging behaviour. </w:t>
      </w:r>
      <w:r>
        <w:t>We recorded the duration of bouts, the proportion of time spent performing each behavior, peck rate, and the number of transitions between behaviors. These metrics were used to evaluate the foraging efficiency and vigilance levels of crows in different environments and used a combination of generalized and robust linear mixed models to find differences in foraging behaviour.</w:t>
      </w:r>
    </w:p>
    <w:p w14:paraId="05FAF351" w14:textId="4F5E1460" w:rsidR="00E94C23" w:rsidRDefault="00E94C23" w:rsidP="00A24D3D">
      <w:pPr>
        <w:pStyle w:val="SectionText"/>
        <w:spacing w:line="480" w:lineRule="auto"/>
      </w:pPr>
      <w:r>
        <w:t xml:space="preserve">Sentinel behavior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how adapted social behaviours drive contribute to su</w:t>
      </w:r>
      <w:r>
        <w:t>ccess of this species in urban environments.</w:t>
      </w:r>
      <w:r w:rsidR="00864C67">
        <w:t xml:space="preserve"> With these findings, we could be able to </w:t>
      </w:r>
      <w:r w:rsidR="00777071">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the ever-increasing global urbanization</w:t>
      </w:r>
      <w:r>
        <w:t>.</w:t>
      </w:r>
    </w:p>
    <w:p w14:paraId="7B278B03" w14:textId="74EFFE6C" w:rsidR="00E36B05" w:rsidRPr="00377D53" w:rsidRDefault="00E36B05" w:rsidP="00A24D3D">
      <w:pPr>
        <w:pStyle w:val="SectionText"/>
        <w:spacing w:line="480" w:lineRule="auto"/>
        <w:sectPr w:rsidR="00E36B05" w:rsidRPr="00377D53" w:rsidSect="00F71CFB">
          <w:headerReference w:type="default" r:id="rId30"/>
          <w:pgSz w:w="12240" w:h="15840"/>
          <w:pgMar w:top="1440" w:right="1440" w:bottom="1440" w:left="1440" w:header="720" w:footer="720" w:gutter="0"/>
          <w:cols w:space="720"/>
        </w:sectPr>
      </w:pPr>
    </w:p>
    <w:p w14:paraId="06666B89" w14:textId="33F28425" w:rsidR="00981E30" w:rsidRPr="006843E1" w:rsidRDefault="004F7F19" w:rsidP="00A24D3D">
      <w:pPr>
        <w:pStyle w:val="SectionTitle"/>
        <w:spacing w:before="0" w:after="0" w:line="480" w:lineRule="auto"/>
        <w:rPr>
          <w:noProof w:val="0"/>
        </w:rPr>
      </w:pPr>
      <w:bookmarkStart w:id="52" w:name="_Toc162204957"/>
      <w:bookmarkStart w:id="53" w:name="_Toc162208144"/>
      <w:r w:rsidRPr="006843E1">
        <w:rPr>
          <w:noProof w:val="0"/>
        </w:rPr>
        <w:lastRenderedPageBreak/>
        <w:t>Methods</w:t>
      </w:r>
      <w:bookmarkEnd w:id="52"/>
      <w:bookmarkEnd w:id="53"/>
    </w:p>
    <w:p w14:paraId="00000001" w14:textId="77777777" w:rsidR="001F6E05" w:rsidRPr="006843E1" w:rsidRDefault="004E6AC5" w:rsidP="00A24D3D">
      <w:pPr>
        <w:pStyle w:val="SectionSubtitle"/>
        <w:spacing w:line="480" w:lineRule="auto"/>
      </w:pPr>
      <w:bookmarkStart w:id="54" w:name="_Toc162204958"/>
      <w:bookmarkStart w:id="55" w:name="_Toc162208145"/>
      <w:r w:rsidRPr="006843E1">
        <w:t>Site Selection</w:t>
      </w:r>
      <w:bookmarkEnd w:id="54"/>
      <w:bookmarkEnd w:id="55"/>
    </w:p>
    <w:p w14:paraId="00000003" w14:textId="262E7280"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702D2">
        <w:instrText xml:space="preserve"> ADDIN ZOTERO_ITEM CSL_CITATION {"citationID":"s2Q5ws7q","properties":{"formattedCitation":"[72]","plainCitation":"[72]","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702D2" w:rsidRPr="002702D2">
        <w:t>[72]</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 xml:space="preserve">Figure </w:t>
      </w:r>
      <w:r w:rsidR="00F72689" w:rsidRPr="00F72689">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A32303" w:rsidRPr="00A32303">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6843E1" w:rsidRDefault="00F25972" w:rsidP="00A24D3D">
      <w:pPr>
        <w:pStyle w:val="SectionSubtitle"/>
        <w:spacing w:line="480" w:lineRule="auto"/>
      </w:pPr>
      <w:bookmarkStart w:id="56" w:name="_Toc162204959"/>
      <w:bookmarkStart w:id="57" w:name="_Toc162208146"/>
      <w:r w:rsidRPr="006843E1">
        <w:t>Field observation</w:t>
      </w:r>
      <w:bookmarkEnd w:id="56"/>
      <w:bookmarkEnd w:id="57"/>
    </w:p>
    <w:p w14:paraId="50C88E29" w14:textId="0D8C3004" w:rsidR="0077305A" w:rsidRPr="006843E1" w:rsidRDefault="00B72CE4" w:rsidP="00A24D3D">
      <w:pPr>
        <w:pStyle w:val="SectionText"/>
        <w:spacing w:line="480" w:lineRule="auto"/>
        <w:sectPr w:rsidR="0077305A" w:rsidRPr="006843E1" w:rsidSect="00F71CFB">
          <w:headerReference w:type="default" r:id="rId31"/>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9AM)</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thunderstorm</w:t>
      </w:r>
      <w:r w:rsidR="00F752EA" w:rsidRPr="006843E1">
        <w:t xml:space="preserve"> or</w:t>
      </w:r>
      <w:r w:rsidR="00541CE2" w:rsidRPr="006843E1">
        <w:t xml:space="preserve"> heatwave)</w:t>
      </w:r>
      <w:r w:rsidR="7F07B53D" w:rsidRPr="006843E1">
        <w:t>.</w:t>
      </w:r>
      <w:r w:rsidR="00236CCF" w:rsidRPr="006843E1">
        <w:t xml:space="preserve"> </w:t>
      </w:r>
      <w:r w:rsidR="008D4D75" w:rsidRPr="006843E1">
        <w:t xml:space="preserve">Upon arriving at the recurrent sampling location, a Nikon D5300 camera with a 70-300mm Nikkor lens was set up on a tripod </w:t>
      </w:r>
      <w:r w:rsidR="007D03AB" w:rsidRPr="006843E1">
        <w:t xml:space="preserve">at </w:t>
      </w:r>
      <w:r w:rsidR="008D4D75" w:rsidRPr="006843E1">
        <w:t xml:space="preserve">a minimum </w:t>
      </w:r>
      <w:r w:rsidR="00F752EA" w:rsidRPr="006843E1">
        <w:t xml:space="preserve">of </w:t>
      </w:r>
      <w:r w:rsidR="008D4D75" w:rsidRPr="006843E1">
        <w:t>15m away from a concrete pad</w:t>
      </w:r>
      <w:r w:rsidR="0072580B" w:rsidRPr="006843E1">
        <w:t xml:space="preserve"> (predetermined bait location)</w:t>
      </w:r>
      <w:r w:rsidR="008D4D75" w:rsidRPr="006843E1">
        <w:t xml:space="preserve">. </w:t>
      </w:r>
      <w:r w:rsidR="005D4087" w:rsidRPr="006843E1">
        <w:t>If crows were already foraging in the area, we would begin recording immediately and not bait the site</w:t>
      </w:r>
      <w:r w:rsidR="00490B2D" w:rsidRPr="006843E1">
        <w:t xml:space="preserve"> </w:t>
      </w:r>
      <w:r w:rsidR="0062699E" w:rsidRPr="006843E1">
        <w:t>since approaching them would likely cause them to abandon the site</w:t>
      </w:r>
      <w:r w:rsidR="005D4087" w:rsidRPr="006843E1">
        <w:t xml:space="preserve">. If </w:t>
      </w:r>
      <w:r w:rsidR="00490B2D" w:rsidRPr="006843E1">
        <w:t>the crows were not foraging (e.g. perched nearby)</w:t>
      </w:r>
      <w:r w:rsidR="00B976DD" w:rsidRPr="006843E1">
        <w:t xml:space="preserve">, </w:t>
      </w:r>
      <w:r w:rsidR="005D4087" w:rsidRPr="006843E1">
        <w:t>an</w:t>
      </w:r>
      <w:r w:rsidR="008D4D75" w:rsidRPr="006843E1">
        <w:t xml:space="preserve"> observer approached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2"/>
                    <a:stretch>
                      <a:fillRect/>
                    </a:stretch>
                  </pic:blipFill>
                  <pic:spPr>
                    <a:xfrm>
                      <a:off x="0" y="0"/>
                      <a:ext cx="6975253" cy="4983282"/>
                    </a:xfrm>
                    <a:prstGeom prst="rect">
                      <a:avLst/>
                    </a:prstGeom>
                  </pic:spPr>
                </pic:pic>
              </a:graphicData>
            </a:graphic>
          </wp:inline>
        </w:drawing>
      </w:r>
    </w:p>
    <w:p w14:paraId="65712D97" w14:textId="77777777" w:rsidR="00215D50" w:rsidRDefault="00672C4A" w:rsidP="00215D50">
      <w:pPr>
        <w:pStyle w:val="SectionText0"/>
        <w:spacing w:after="0"/>
      </w:pPr>
      <w:bookmarkStart w:id="58" w:name="_Ref151135363"/>
      <w:bookmarkStart w:id="59"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A32303">
        <w:rPr>
          <w:rStyle w:val="CaptionBChar"/>
          <w:rFonts w:eastAsia="Arial"/>
          <w:noProof/>
        </w:rPr>
        <w:t>2</w:t>
      </w:r>
      <w:r w:rsidRPr="00B8527A">
        <w:rPr>
          <w:rStyle w:val="CaptionBChar"/>
          <w:rFonts w:eastAsia="Arial"/>
        </w:rPr>
        <w:fldChar w:fldCharType="end"/>
      </w:r>
      <w:bookmarkEnd w:id="58"/>
      <w:r w:rsidRPr="00B8527A">
        <w:rPr>
          <w:rStyle w:val="CaptionBChar"/>
          <w:rFonts w:eastAsia="Arial"/>
        </w:rPr>
        <w:t>:</w:t>
      </w:r>
      <w:r w:rsidRPr="006843E1">
        <w:t xml:space="preserve"> Map of observations from </w:t>
      </w:r>
      <w:proofErr w:type="spellStart"/>
      <w:r w:rsidRPr="006843E1">
        <w:t>Crowkemon</w:t>
      </w:r>
      <w:proofErr w:type="spellEnd"/>
      <w:r w:rsidRPr="006843E1">
        <w:t xml:space="preserve"> Go and sampling locations</w:t>
      </w:r>
      <w:r w:rsidR="007D03AB" w:rsidRPr="006843E1">
        <w:t>.</w:t>
      </w:r>
    </w:p>
    <w:p w14:paraId="58248644" w14:textId="13029740" w:rsidR="00E33B5A" w:rsidRPr="006843E1" w:rsidRDefault="007D03AB" w:rsidP="00215D50">
      <w:pPr>
        <w:pStyle w:val="SectionText0"/>
        <w:spacing w:after="0"/>
        <w:rPr>
          <w:b/>
          <w:bCs/>
        </w:rPr>
      </w:pPr>
      <w:r w:rsidRPr="006843E1">
        <w:t xml:space="preserve"> </w:t>
      </w:r>
      <w:r w:rsidR="00672C4A" w:rsidRPr="006843E1">
        <w:t xml:space="preserve">The black dots represent observations collected from </w:t>
      </w:r>
      <w:proofErr w:type="spellStart"/>
      <w:r w:rsidR="00672C4A" w:rsidRPr="006843E1">
        <w:t>Crowkemon</w:t>
      </w:r>
      <w:proofErr w:type="spellEnd"/>
      <w:r w:rsidR="00672C4A" w:rsidRPr="006843E1">
        <w:t xml:space="preserve"> Go, and the circular icons are sampling locations. The single recurrent site used is in green</w:t>
      </w:r>
      <w:r w:rsidR="008024E5" w:rsidRPr="006843E1">
        <w:t>.</w:t>
      </w:r>
      <w:r w:rsidR="00672C4A" w:rsidRPr="006843E1">
        <w:t xml:space="preserve"> Opportunistic sampling sites are in yellow. Focal area was limited to the St. Catharines</w:t>
      </w:r>
      <w:r w:rsidR="00626A87" w:rsidRPr="006843E1">
        <w:t xml:space="preserve"> &amp; Niagara</w:t>
      </w:r>
      <w:r w:rsidR="00672C4A" w:rsidRPr="006843E1">
        <w:t xml:space="preserve"> region.</w:t>
      </w:r>
      <w:bookmarkEnd w:id="59"/>
    </w:p>
    <w:p w14:paraId="162007DA" w14:textId="3AE69D20" w:rsidR="00672C4A" w:rsidRPr="006843E1" w:rsidRDefault="00672C4A" w:rsidP="00B8527A">
      <w:pPr>
        <w:pStyle w:val="CaptionB"/>
        <w:sectPr w:rsidR="00672C4A" w:rsidRPr="006843E1" w:rsidSect="00F71CFB">
          <w:headerReference w:type="default" r:id="rId33"/>
          <w:pgSz w:w="15840" w:h="12240" w:orient="landscape"/>
          <w:pgMar w:top="1440" w:right="1440" w:bottom="1440" w:left="1440" w:header="720" w:footer="720" w:gutter="0"/>
          <w:cols w:space="720"/>
          <w:docGrid w:linePitch="299"/>
        </w:sectPr>
      </w:pPr>
    </w:p>
    <w:p w14:paraId="47823E8D" w14:textId="77777777" w:rsidR="001B5A7F" w:rsidRPr="006843E1" w:rsidRDefault="001B5A7F" w:rsidP="00A24D3D">
      <w:pPr>
        <w:pStyle w:val="SectionText"/>
        <w:spacing w:line="480" w:lineRule="auto"/>
      </w:pPr>
      <w:r w:rsidRPr="006843E1">
        <w:lastRenderedPageBreak/>
        <w:t xml:space="preserve">and visibly dropped 30g of Cheez-Its, then returned to the camera. If crows were on-site, recording would start immediately, whereas if the crows were absent, a crow-caller would be used for 20 minutes (5s. call per min,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w:t>
      </w:r>
      <w:proofErr w:type="spellStart"/>
      <w:r w:rsidRPr="006843E1">
        <w:t>Crowkemon</w:t>
      </w:r>
      <w:proofErr w:type="spellEnd"/>
      <w:r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6B2E308D" w:rsidR="001B5A7F" w:rsidRPr="006843E1" w:rsidRDefault="001B5A7F" w:rsidP="00A24D3D">
      <w:pPr>
        <w:pStyle w:val="SectionText"/>
        <w:spacing w:line="480" w:lineRule="auto"/>
        <w:sectPr w:rsidR="001B5A7F" w:rsidRPr="006843E1" w:rsidSect="00F71CFB">
          <w:headerReference w:type="default" r:id="rId34"/>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Table S</w:t>
      </w:r>
      <w:r w:rsidR="00F72689" w:rsidRPr="00F72689">
        <w:rPr>
          <w:rStyle w:val="CaptionBChar"/>
          <w:rFonts w:eastAsia="Arial"/>
          <w:b w:val="0"/>
          <w:bCs w:val="0"/>
          <w:noProof/>
        </w:rPr>
        <w:t>1</w:t>
      </w:r>
      <w:r w:rsidR="00F72689" w:rsidRPr="00F72689">
        <w:rPr>
          <w:b/>
          <w:bCs/>
        </w:rPr>
        <w:fldChar w:fldCharType="end"/>
      </w:r>
      <w:r w:rsidRPr="00F72689">
        <w:rPr>
          <w:b/>
          <w:bCs/>
        </w:rPr>
        <w:t>)</w:t>
      </w:r>
      <w:r w:rsidRPr="006843E1">
        <w:t>. Disturbance frequency was calculated by dividing the number of disturbances by the duration of the recording. We identified disturbances as anything passing within 5m of the crows’ foraging area, including vehicles, pedestrians, domestic and wild animals. Group size was binned into two categories: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6843E1" w:rsidRDefault="00E8348C" w:rsidP="00A24D3D">
      <w:pPr>
        <w:pStyle w:val="SectionSubtitle"/>
        <w:spacing w:line="480" w:lineRule="auto"/>
      </w:pPr>
      <w:bookmarkStart w:id="61" w:name="_Toc162204960"/>
      <w:bookmarkStart w:id="62" w:name="_Toc162208147"/>
      <w:r w:rsidRPr="006843E1">
        <w:lastRenderedPageBreak/>
        <w:t xml:space="preserve">Video </w:t>
      </w:r>
      <w:r w:rsidR="004E6AC5" w:rsidRPr="006843E1">
        <w:t>Analysis</w:t>
      </w:r>
      <w:bookmarkEnd w:id="61"/>
      <w:bookmarkEnd w:id="62"/>
    </w:p>
    <w:p w14:paraId="6B0E8154" w14:textId="3A68479A"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702D2">
        <w:instrText xml:space="preserve"> ADDIN ZOTERO_ITEM CSL_CITATION {"citationID":"n2iakx8T","properties":{"formattedCitation":"[73]","plainCitation":"[73]","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702D2" w:rsidRPr="002702D2">
        <w:t>[73]</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its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Table S</w:t>
      </w:r>
      <w:r w:rsidR="00F72689" w:rsidRPr="00F72689">
        <w:rPr>
          <w:rStyle w:val="CaptionBChar"/>
          <w:rFonts w:eastAsia="Arial"/>
          <w:b w:val="0"/>
          <w:bCs w:val="0"/>
          <w:noProof/>
        </w:rPr>
        <w:t>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recorded separately for if a sentinel was present or not.</w:t>
      </w:r>
    </w:p>
    <w:p w14:paraId="0000000F" w14:textId="5EE31594"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The peck rate of individuals that spent no time foraging could not be calculated and were therefore excluded from peck rate analysis.</w:t>
      </w:r>
    </w:p>
    <w:p w14:paraId="54542A5C" w14:textId="1C9D0B8A" w:rsidR="00E8348C" w:rsidRPr="006843E1" w:rsidRDefault="00E8348C" w:rsidP="00A24D3D">
      <w:pPr>
        <w:pStyle w:val="SectionSubtitle"/>
        <w:spacing w:line="480" w:lineRule="auto"/>
      </w:pPr>
      <w:bookmarkStart w:id="63" w:name="_Toc162204961"/>
      <w:bookmarkStart w:id="64" w:name="_Toc162208148"/>
      <w:r w:rsidRPr="006843E1">
        <w:t>Statistical Analysis</w:t>
      </w:r>
      <w:bookmarkEnd w:id="63"/>
      <w:bookmarkEnd w:id="64"/>
    </w:p>
    <w:p w14:paraId="458D3718" w14:textId="752B064E"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702D2">
        <w:instrText xml:space="preserve"> ADDIN ZOTERO_ITEM CSL_CITATION {"citationID":"SkUCfrPr","properties":{"formattedCitation":"[74]","plainCitation":"[74]","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702D2" w:rsidRPr="002702D2">
        <w:t>[74]</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2702D2">
        <w:instrText xml:space="preserve"> ADDIN ZOTERO_ITEM CSL_CITATION {"citationID":"OMoDUIQZ","properties":{"formattedCitation":"[74]","plainCitation":"[74]","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702D2" w:rsidRPr="002702D2">
        <w:t>[74]</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1764A7E9"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2702D2">
        <w:instrText xml:space="preserve"> ADDIN ZOTERO_ITEM CSL_CITATION {"citationID":"OYFFeQQU","properties":{"formattedCitation":"[75]","plainCitation":"[75]","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702D2" w:rsidRPr="002702D2">
        <w:t>[75]</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5B0E3E93"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2702D2">
        <w:instrText xml:space="preserve"> ADDIN ZOTERO_ITEM CSL_CITATION {"citationID":"YoEbI6m4","properties":{"formattedCitation":"[75]","plainCitation":"[75]","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702D2" w:rsidRPr="002702D2">
        <w:t>[75]</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5B1ABC14"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2702D2">
        <w:instrText xml:space="preserve"> ADDIN ZOTERO_ITEM CSL_CITATION {"citationID":"oyxeSSXE","properties":{"formattedCitation":"[76]","plainCitation":"[76]","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702D2" w:rsidRPr="002702D2">
        <w:t>[76]</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6A7E1BBF" w14:textId="0A739CE2" w:rsidR="00A447E4" w:rsidRDefault="00E50596" w:rsidP="00A24D3D">
      <w:pPr>
        <w:pStyle w:val="SectionText"/>
        <w:spacing w:line="480" w:lineRule="auto"/>
      </w:pPr>
      <w:r w:rsidRPr="006843E1">
        <w:lastRenderedPageBreak/>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2702D2">
        <w:instrText xml:space="preserve"> ADDIN ZOTERO_ITEM CSL_CITATION {"citationID":"YgBNOkKp","properties":{"formattedCitation":"[77]","plainCitation":"[77]","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702D2" w:rsidRPr="002702D2">
        <w:t>[77]</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75FC48B4" w:rsidR="00964C1D" w:rsidRPr="006843E1" w:rsidRDefault="00964C1D" w:rsidP="00A24D3D">
      <w:pPr>
        <w:pStyle w:val="SectionTitle"/>
        <w:spacing w:line="480" w:lineRule="auto"/>
      </w:pPr>
      <w:bookmarkStart w:id="65" w:name="_Toc162204962"/>
      <w:bookmarkStart w:id="66" w:name="_Toc162208149"/>
      <w:r w:rsidRPr="006843E1">
        <w:t>R</w:t>
      </w:r>
      <w:r w:rsidR="004F7F19" w:rsidRPr="006843E1">
        <w:t>esults</w:t>
      </w:r>
      <w:bookmarkEnd w:id="65"/>
      <w:bookmarkEnd w:id="66"/>
    </w:p>
    <w:p w14:paraId="5C11BF96" w14:textId="0B05A9A3" w:rsidR="0091432B" w:rsidRPr="006843E1" w:rsidRDefault="0091432B" w:rsidP="00A24D3D">
      <w:pPr>
        <w:pStyle w:val="SectionSubtitle"/>
        <w:spacing w:line="480" w:lineRule="auto"/>
      </w:pPr>
      <w:bookmarkStart w:id="67" w:name="_Toc162204963"/>
      <w:bookmarkStart w:id="68" w:name="_Toc162208150"/>
      <w:r w:rsidRPr="006843E1">
        <w:t xml:space="preserve">Sentinel </w:t>
      </w:r>
      <w:proofErr w:type="gramStart"/>
      <w:r w:rsidRPr="006843E1">
        <w:t>presence</w:t>
      </w:r>
      <w:bookmarkEnd w:id="67"/>
      <w:bookmarkEnd w:id="68"/>
      <w:proofErr w:type="gramEnd"/>
    </w:p>
    <w:p w14:paraId="04AB5FC9" w14:textId="62961A34"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w:t>
      </w:r>
      <w:proofErr w:type="spellStart"/>
      <w:r w:rsidR="0091432B" w:rsidRPr="00F72689">
        <w:t>df</w:t>
      </w:r>
      <w:proofErr w:type="spellEnd"/>
      <w:r w:rsidR="0091432B" w:rsidRPr="00F72689">
        <w:t xml:space="preserve">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w:t>
      </w:r>
      <w:proofErr w:type="spellStart"/>
      <w:r w:rsidR="0091432B" w:rsidRPr="00F72689">
        <w:t>df</w:t>
      </w:r>
      <w:proofErr w:type="spellEnd"/>
      <w:r w:rsidR="0091432B" w:rsidRPr="00F72689">
        <w:t xml:space="preserve">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xml:space="preserve">, </w:t>
      </w:r>
      <w:proofErr w:type="spellStart"/>
      <w:r w:rsidR="0091432B" w:rsidRPr="00F72689">
        <w:t>df</w:t>
      </w:r>
      <w:proofErr w:type="spellEnd"/>
      <w:r w:rsidR="0091432B" w:rsidRPr="00F72689">
        <w:t xml:space="preserve">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F72689" w:rsidRPr="00F72689">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6843E1" w:rsidRDefault="00F770C9" w:rsidP="00A24D3D">
      <w:pPr>
        <w:pStyle w:val="SectionSubtitle"/>
        <w:spacing w:line="480" w:lineRule="auto"/>
      </w:pPr>
      <w:bookmarkStart w:id="69" w:name="_Toc162204964"/>
      <w:bookmarkStart w:id="70" w:name="_Toc162208151"/>
      <w:r w:rsidRPr="006843E1">
        <w:t xml:space="preserve">Proportion of time allocated to each </w:t>
      </w:r>
      <w:proofErr w:type="gramStart"/>
      <w:r w:rsidRPr="006843E1">
        <w:t>behaviour</w:t>
      </w:r>
      <w:bookmarkEnd w:id="69"/>
      <w:bookmarkEnd w:id="70"/>
      <w:proofErr w:type="gramEnd"/>
    </w:p>
    <w:p w14:paraId="34185C7E" w14:textId="5DD7450A" w:rsidR="000C3A28" w:rsidRPr="006843E1" w:rsidRDefault="00B06502" w:rsidP="00A24D3D">
      <w:pPr>
        <w:pStyle w:val="SectionText"/>
        <w:spacing w:line="480" w:lineRule="auto"/>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964C1D" w:rsidRPr="006843E1">
        <w:t>), and neither the</w:t>
      </w:r>
      <w:r w:rsidR="00021256" w:rsidRPr="006843E1">
        <w:t xml:space="preserve"> </w:t>
      </w:r>
      <w:r w:rsidR="00964C1D" w:rsidRPr="006843E1">
        <w:t>presence of a sentinel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 xml:space="preserve">, SE = 0.023, </w:t>
      </w:r>
      <w:r w:rsidR="008E1015" w:rsidRPr="006843E1">
        <w:t>t</w:t>
      </w:r>
      <w:r w:rsidR="00964C1D" w:rsidRPr="006843E1">
        <w:t xml:space="preserve"> =</w:t>
      </w:r>
      <w:r w:rsidR="00021256" w:rsidRPr="006843E1">
        <w:t xml:space="preserve"> </w:t>
      </w:r>
      <w:r w:rsidR="00964C1D" w:rsidRPr="006843E1">
        <w:t>-1.431, p = 0.154</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964C1D" w:rsidRPr="006843E1">
        <w:t>) or the generalized environment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w:t>
      </w:r>
      <w:r w:rsidR="00021256" w:rsidRPr="006843E1">
        <w:t xml:space="preserve"> </w:t>
      </w:r>
      <w:r w:rsidR="00964C1D" w:rsidRPr="006843E1">
        <w:t xml:space="preserve">SE = 0.023, </w:t>
      </w:r>
      <w:r w:rsidR="008E1015" w:rsidRPr="006843E1">
        <w:t>t</w:t>
      </w:r>
      <w:r w:rsidR="00964C1D" w:rsidRPr="006843E1">
        <w:t xml:space="preserve"> =</w:t>
      </w:r>
      <w:r w:rsidR="00021256" w:rsidRPr="006843E1">
        <w:t xml:space="preserve"> </w:t>
      </w:r>
      <w:r w:rsidR="00964C1D" w:rsidRPr="006843E1">
        <w:t>1.46</w:t>
      </w:r>
      <w:r w:rsidR="00626A87" w:rsidRPr="006843E1">
        <w:t>3</w:t>
      </w:r>
      <w:r w:rsidR="00964C1D" w:rsidRPr="006843E1">
        <w:t>, p = 0.146</w:t>
      </w:r>
      <w:r w:rsidR="00A664AC" w:rsidRPr="006843E1">
        <w:t>;</w:t>
      </w:r>
      <w:r w:rsidR="00E12428" w:rsidRPr="006843E1">
        <w:t xml:space="preserve"> </w:t>
      </w:r>
      <w:r w:rsidR="00F72689">
        <w:fldChar w:fldCharType="begin"/>
      </w:r>
      <w:r w:rsidR="00F72689">
        <w:instrText xml:space="preserve"> REF _Ref151137384 \h </w:instrText>
      </w:r>
      <w:r w:rsidR="00F72689">
        <w:fldChar w:fldCharType="separate"/>
      </w:r>
      <w:r w:rsidR="00F72689" w:rsidRPr="006843E1">
        <w:t xml:space="preserve">Figure </w:t>
      </w:r>
      <w:r w:rsidR="00F72689">
        <w:rPr>
          <w:noProof/>
        </w:rPr>
        <w:t>3</w:t>
      </w:r>
      <w:r w:rsidR="00F72689">
        <w:fldChar w:fldCharType="end"/>
      </w:r>
      <w:r w:rsidR="00E33B5A" w:rsidRPr="006843E1">
        <w:t xml:space="preserve">, </w:t>
      </w:r>
      <w:r w:rsidR="00F72689">
        <w:fldChar w:fldCharType="begin"/>
      </w:r>
      <w:r w:rsidR="00F72689">
        <w:instrText xml:space="preserve"> REF _Ref162210184 \h </w:instrText>
      </w:r>
      <w:r w:rsidR="00F72689">
        <w:fldChar w:fldCharType="separate"/>
      </w:r>
      <w:r w:rsidR="00F72689" w:rsidRPr="006843E1">
        <w:t xml:space="preserve">Table </w:t>
      </w:r>
      <w:r w:rsidR="00F72689">
        <w:rPr>
          <w:noProof/>
        </w:rPr>
        <w:t>4</w:t>
      </w:r>
      <w:r w:rsidR="00F72689">
        <w:fldChar w:fldCharType="end"/>
      </w:r>
      <w:r w:rsidR="00F35BBA" w:rsidRPr="006843E1">
        <w:t>)</w:t>
      </w:r>
      <w:r w:rsidR="00964C1D" w:rsidRPr="006843E1">
        <w:t xml:space="preserve"> ha</w:t>
      </w:r>
      <w:r w:rsidR="00F35BBA" w:rsidRPr="006843E1">
        <w:t>d</w:t>
      </w:r>
      <w:r w:rsidR="00964C1D" w:rsidRPr="006843E1">
        <w:t xml:space="preserve"> an effect on the</w:t>
      </w:r>
      <w:r w:rsidR="00021256" w:rsidRPr="006843E1">
        <w:t xml:space="preserve"> </w:t>
      </w:r>
      <w:r w:rsidR="00964C1D" w:rsidRPr="006843E1">
        <w:t>proportion of time allocated to either alert or foraging behavio</w:t>
      </w:r>
      <w:r w:rsidR="003B628D" w:rsidRPr="006843E1">
        <w:t>u</w:t>
      </w:r>
      <w:r w:rsidR="00964C1D" w:rsidRPr="006843E1">
        <w:t>r</w:t>
      </w:r>
      <w:r w:rsidR="00DB0423" w:rsidRPr="006843E1">
        <w:t>.</w:t>
      </w:r>
    </w:p>
    <w:p w14:paraId="7C3CE4AC" w14:textId="68DFE819" w:rsidR="008024E5" w:rsidRPr="006843E1" w:rsidRDefault="000072E2" w:rsidP="00B8527A">
      <w:pPr>
        <w:pStyle w:val="SectionText"/>
        <w:rPr>
          <w:ins w:id="71" w:author="Author"/>
        </w:rPr>
        <w:sectPr w:rsidR="008024E5" w:rsidRPr="006843E1" w:rsidSect="00F71CFB">
          <w:headerReference w:type="default" r:id="rId35"/>
          <w:pgSz w:w="12240" w:h="15840"/>
          <w:pgMar w:top="1440" w:right="1440" w:bottom="1440" w:left="1440" w:header="720" w:footer="720" w:gutter="0"/>
          <w:cols w:space="720"/>
          <w:docGrid w:linePitch="299"/>
        </w:sectPr>
      </w:pPr>
      <w:r w:rsidRPr="006843E1">
        <w:t>.</w:t>
      </w:r>
    </w:p>
    <w:p w14:paraId="5A31B13B" w14:textId="77777777" w:rsidR="00E12428" w:rsidRPr="006843E1" w:rsidRDefault="00E12428" w:rsidP="00B8527A">
      <w:pPr>
        <w:pStyle w:val="SectionText"/>
      </w:pPr>
      <w:bookmarkStart w:id="72"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4902DC17" w:rsidR="00E12428" w:rsidRPr="006843E1" w:rsidRDefault="00E12428" w:rsidP="00BD6F06">
      <w:pPr>
        <w:pStyle w:val="SectionText0"/>
        <w:rPr>
          <w:b/>
          <w:bCs/>
        </w:rPr>
        <w:sectPr w:rsidR="00E12428" w:rsidRPr="006843E1" w:rsidSect="00F71CFB">
          <w:headerReference w:type="default" r:id="rId37"/>
          <w:pgSz w:w="15840" w:h="12240" w:orient="landscape"/>
          <w:pgMar w:top="720" w:right="720" w:bottom="720" w:left="720" w:header="720" w:footer="720" w:gutter="0"/>
          <w:cols w:space="720"/>
          <w:docGrid w:linePitch="299"/>
        </w:sectPr>
      </w:pPr>
      <w:bookmarkStart w:id="73" w:name="_Ref151137384"/>
      <w:bookmarkStart w:id="74" w:name="_Ref151137379"/>
      <w:bookmarkStart w:id="75" w:name="_Ref162210126"/>
      <w:bookmarkStart w:id="76"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A32303" w:rsidRPr="00BD6F06">
        <w:rPr>
          <w:rStyle w:val="CaptionBChar"/>
          <w:rFonts w:eastAsia="Arial"/>
        </w:rPr>
        <w:t>3</w:t>
      </w:r>
      <w:r w:rsidRPr="00BD6F06">
        <w:rPr>
          <w:rStyle w:val="CaptionBChar"/>
          <w:rFonts w:eastAsia="Arial"/>
        </w:rPr>
        <w:fldChar w:fldCharType="end"/>
      </w:r>
      <w:bookmarkEnd w:id="73"/>
      <w:r w:rsidRPr="00BD6F06">
        <w:rPr>
          <w:rStyle w:val="CaptionBChar"/>
          <w:rFonts w:eastAsia="Arial"/>
        </w:rPr>
        <w:t>:</w:t>
      </w:r>
      <w:r w:rsidRPr="006843E1">
        <w:t xml:space="preserve"> Proportion of time allocated to each behavio</w:t>
      </w:r>
      <w:r w:rsidR="007347A5" w:rsidRPr="006843E1">
        <w:t>u</w:t>
      </w:r>
      <w:r w:rsidRPr="006843E1">
        <w:t>r</w:t>
      </w:r>
      <w:bookmarkEnd w:id="74"/>
      <w:r w:rsidR="00EA6CF0" w:rsidRPr="006843E1">
        <w:t xml:space="preserve"> by foragers in commercial and green areas</w:t>
      </w:r>
      <w:bookmarkEnd w:id="75"/>
      <w:bookmarkEnd w:id="76"/>
    </w:p>
    <w:p w14:paraId="1A78C5B7" w14:textId="294B0278" w:rsidR="006C1CE7" w:rsidRPr="006843E1" w:rsidRDefault="006C1CE7" w:rsidP="00BD6F06">
      <w:pPr>
        <w:pStyle w:val="SectionText0"/>
      </w:pPr>
      <w:bookmarkStart w:id="77" w:name="_Ref162210184"/>
      <w:bookmarkStart w:id="78"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A32303" w:rsidRPr="00BD6F06">
        <w:rPr>
          <w:rStyle w:val="CaptionBChar"/>
          <w:rFonts w:eastAsia="Arial"/>
        </w:rPr>
        <w:t>4</w:t>
      </w:r>
      <w:r w:rsidRPr="00BD6F06">
        <w:rPr>
          <w:rStyle w:val="CaptionBChar"/>
          <w:rFonts w:eastAsia="Arial"/>
        </w:rPr>
        <w:fldChar w:fldCharType="end"/>
      </w:r>
      <w:bookmarkEnd w:id="72"/>
      <w:bookmarkEnd w:id="77"/>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 xml:space="preserve">each </w:t>
      </w:r>
      <w:proofErr w:type="gramStart"/>
      <w:r w:rsidRPr="006843E1">
        <w:t>behavio</w:t>
      </w:r>
      <w:r w:rsidR="007347A5" w:rsidRPr="006843E1">
        <w:t>u</w:t>
      </w:r>
      <w:r w:rsidRPr="006843E1">
        <w:t>r</w:t>
      </w:r>
      <w:bookmarkEnd w:id="78"/>
      <w:proofErr w:type="gramEnd"/>
    </w:p>
    <w:p w14:paraId="60C68F29" w14:textId="77777777" w:rsidR="00E36202" w:rsidRPr="006843E1" w:rsidRDefault="006C1CE7" w:rsidP="00B8527A">
      <w:pPr>
        <w:pStyle w:val="SectionText"/>
        <w:sectPr w:rsidR="00E36202" w:rsidRPr="006843E1" w:rsidSect="00F71CFB">
          <w:headerReference w:type="default" r:id="rId38"/>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6843E1" w:rsidRDefault="001B5A7F" w:rsidP="00A24D3D">
      <w:pPr>
        <w:pStyle w:val="SectionSubtitle"/>
        <w:spacing w:line="480" w:lineRule="auto"/>
      </w:pPr>
      <w:bookmarkStart w:id="79" w:name="_Toc162204965"/>
      <w:bookmarkStart w:id="80" w:name="_Toc162208152"/>
      <w:r w:rsidRPr="006843E1">
        <w:lastRenderedPageBreak/>
        <w:t>Duration of bouts of all behaviours</w:t>
      </w:r>
      <w:bookmarkEnd w:id="79"/>
      <w:bookmarkEnd w:id="80"/>
    </w:p>
    <w:p w14:paraId="5E5E78C5" w14:textId="5A65967C" w:rsidR="001B5A7F" w:rsidRDefault="001B5A7F" w:rsidP="00A24D3D">
      <w:pPr>
        <w:pStyle w:val="SectionText"/>
        <w:spacing w:line="480" w:lineRule="auto"/>
      </w:pPr>
      <w:r w:rsidRPr="006843E1">
        <w:t>In total, 3897 bouts were recorded, of which 2110 bouts were of “alert” behaviour, 1787 bouts were of “foraging” behaviour. The average duration of bouts was of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A32303" w:rsidRPr="00A32303">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w:t>
      </w:r>
      <w:r>
        <w:t>.</w:t>
      </w:r>
    </w:p>
    <w:p w14:paraId="6D31AA63" w14:textId="77777777" w:rsidR="001B5A7F" w:rsidRPr="006843E1" w:rsidRDefault="001B5A7F" w:rsidP="00A24D3D">
      <w:pPr>
        <w:pStyle w:val="SectionSubtitle"/>
        <w:spacing w:line="480" w:lineRule="auto"/>
      </w:pPr>
      <w:bookmarkStart w:id="81" w:name="_Toc162204966"/>
      <w:bookmarkStart w:id="82" w:name="_Toc162208153"/>
      <w:r w:rsidRPr="006843E1">
        <w:t>Duration of bouts of “foraging” behaviour</w:t>
      </w:r>
      <w:bookmarkEnd w:id="81"/>
      <w:bookmarkEnd w:id="82"/>
    </w:p>
    <w:p w14:paraId="24F6D69E" w14:textId="313858EF" w:rsidR="001B5A7F" w:rsidRDefault="001B5A7F" w:rsidP="00A24D3D">
      <w:pPr>
        <w:pStyle w:val="SectionText"/>
        <w:spacing w:line="480" w:lineRule="auto"/>
        <w:sectPr w:rsidR="001B5A7F" w:rsidSect="00F71CFB">
          <w:headerReference w:type="default" r:id="rId40"/>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65B1B303" w:rsidR="00BD4363" w:rsidRPr="006843E1" w:rsidRDefault="00E36202" w:rsidP="00BD6F06">
      <w:pPr>
        <w:pStyle w:val="SectionText0"/>
        <w:rPr>
          <w:b/>
          <w:bCs/>
        </w:rPr>
        <w:sectPr w:rsidR="00BD4363" w:rsidRPr="006843E1" w:rsidSect="00F71CFB">
          <w:headerReference w:type="default" r:id="rId42"/>
          <w:pgSz w:w="15840" w:h="12240" w:orient="landscape"/>
          <w:pgMar w:top="720" w:right="720" w:bottom="720" w:left="720" w:header="720" w:footer="720" w:gutter="0"/>
          <w:cols w:space="720"/>
          <w:docGrid w:linePitch="299"/>
        </w:sectPr>
      </w:pPr>
      <w:bookmarkStart w:id="83" w:name="_Ref151137725"/>
      <w:bookmarkStart w:id="84"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A32303" w:rsidRPr="00BD6F06">
        <w:rPr>
          <w:rStyle w:val="CaptionBChar"/>
          <w:rFonts w:eastAsia="Arial"/>
        </w:rPr>
        <w:t>4</w:t>
      </w:r>
      <w:r w:rsidRPr="00BD6F06">
        <w:rPr>
          <w:rStyle w:val="CaptionBChar"/>
          <w:rFonts w:eastAsia="Arial"/>
        </w:rPr>
        <w:fldChar w:fldCharType="end"/>
      </w:r>
      <w:bookmarkEnd w:id="83"/>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84"/>
    </w:p>
    <w:p w14:paraId="436B6DC6" w14:textId="1B34CC52" w:rsidR="00E36202" w:rsidRPr="006843E1" w:rsidRDefault="00E36202" w:rsidP="00BD6F06">
      <w:pPr>
        <w:pStyle w:val="SectionText0"/>
      </w:pPr>
      <w:bookmarkStart w:id="85" w:name="_Ref151137897"/>
      <w:bookmarkStart w:id="86" w:name="_Ref151143600"/>
      <w:bookmarkStart w:id="87"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A32303" w:rsidRPr="00BD6F06">
        <w:rPr>
          <w:rStyle w:val="CaptionBChar"/>
          <w:rFonts w:eastAsia="Arial"/>
        </w:rPr>
        <w:t>5</w:t>
      </w:r>
      <w:r w:rsidRPr="00BD6F06">
        <w:rPr>
          <w:rStyle w:val="CaptionBChar"/>
          <w:rFonts w:eastAsia="Arial"/>
        </w:rPr>
        <w:fldChar w:fldCharType="end"/>
      </w:r>
      <w:bookmarkEnd w:id="85"/>
      <w:r w:rsidRPr="00BD6F06">
        <w:rPr>
          <w:rStyle w:val="CaptionBChar"/>
          <w:rFonts w:eastAsia="Arial"/>
        </w:rPr>
        <w:t>:</w:t>
      </w:r>
      <w:r w:rsidRPr="006843E1">
        <w:t xml:space="preserve"> Results of the linear mixed models fit to the mean bout </w:t>
      </w:r>
      <w:proofErr w:type="gramStart"/>
      <w:r w:rsidRPr="006843E1">
        <w:t>duration</w:t>
      </w:r>
      <w:bookmarkEnd w:id="86"/>
      <w:bookmarkEnd w:id="87"/>
      <w:proofErr w:type="gramEnd"/>
    </w:p>
    <w:p w14:paraId="0FFAE0B8" w14:textId="46A7EFB9" w:rsidR="00963394" w:rsidRPr="006843E1" w:rsidRDefault="006B6414" w:rsidP="00B8527A">
      <w:pPr>
        <w:pStyle w:val="CaptionB"/>
        <w:sectPr w:rsidR="00963394" w:rsidRPr="006843E1" w:rsidSect="00F71CFB">
          <w:headerReference w:type="default" r:id="rId43"/>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13ED27A3"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A32303" w:rsidRPr="006843E1">
        <w:t xml:space="preserve">Figure </w:t>
      </w:r>
      <w:r w:rsidR="00A32303">
        <w:t>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A32303" w:rsidRPr="00A32303">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A32303" w:rsidRPr="006843E1">
        <w:t xml:space="preserve">Figure </w:t>
      </w:r>
      <w:r w:rsidR="00A32303">
        <w:t>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A32303" w:rsidRPr="006843E1">
        <w:t xml:space="preserve">Figure </w:t>
      </w:r>
      <w:r w:rsidR="00A32303">
        <w:t>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A32303" w:rsidRPr="006843E1">
        <w:t xml:space="preserve">Table </w:t>
      </w:r>
      <w:r w:rsidR="00A32303">
        <w:t>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A32303" w:rsidRPr="00A32303">
        <w:t>Table S3</w:t>
      </w:r>
      <w:r w:rsidRPr="006843E1">
        <w:fldChar w:fldCharType="end"/>
      </w:r>
      <w:r w:rsidRPr="006843E1">
        <w:t>).</w:t>
      </w:r>
    </w:p>
    <w:p w14:paraId="6117FC3B" w14:textId="127DE76A" w:rsidR="00590CB6" w:rsidRPr="006843E1" w:rsidRDefault="00590CB6" w:rsidP="00A24D3D">
      <w:pPr>
        <w:pStyle w:val="SectionSubtitle"/>
        <w:spacing w:line="480" w:lineRule="auto"/>
      </w:pPr>
      <w:bookmarkStart w:id="88" w:name="_Toc162204967"/>
      <w:bookmarkStart w:id="89" w:name="_Toc162208154"/>
      <w:r w:rsidRPr="006843E1">
        <w:t>Duration of bouts of “alert” behavio</w:t>
      </w:r>
      <w:r w:rsidR="00334BDE" w:rsidRPr="006843E1">
        <w:t>u</w:t>
      </w:r>
      <w:r w:rsidRPr="006843E1">
        <w:t>r</w:t>
      </w:r>
      <w:bookmarkEnd w:id="88"/>
      <w:bookmarkEnd w:id="89"/>
    </w:p>
    <w:p w14:paraId="46B05857" w14:textId="287FBAFF"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A32303" w:rsidRPr="006843E1">
        <w:t xml:space="preserve">Table </w:t>
      </w:r>
      <w:r w:rsidR="00A32303">
        <w:t>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A32303" w:rsidRPr="006843E1">
        <w:t xml:space="preserve">Figure </w:t>
      </w:r>
      <w:r w:rsidR="00A32303">
        <w:t>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A32303" w:rsidRPr="006843E1">
        <w:t xml:space="preserve">Table </w:t>
      </w:r>
      <w:r w:rsidR="00A32303">
        <w:t>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F71CFB">
          <w:headerReference w:type="default" r:id="rId45"/>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7C36EA04" w:rsidR="00E77B42" w:rsidRPr="006843E1" w:rsidRDefault="0088419E" w:rsidP="00215D50">
      <w:pPr>
        <w:pStyle w:val="SectionText0"/>
        <w:rPr>
          <w:b/>
          <w:bCs/>
        </w:rPr>
        <w:sectPr w:rsidR="00E77B42" w:rsidRPr="006843E1" w:rsidSect="00F71CFB">
          <w:headerReference w:type="default" r:id="rId47"/>
          <w:pgSz w:w="15840" w:h="12240" w:orient="landscape"/>
          <w:pgMar w:top="720" w:right="720" w:bottom="720" w:left="720" w:header="720" w:footer="720" w:gutter="0"/>
          <w:cols w:space="720"/>
          <w:docGrid w:linePitch="299"/>
        </w:sectPr>
      </w:pPr>
      <w:bookmarkStart w:id="90" w:name="_Ref151142101"/>
      <w:bookmarkStart w:id="91"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A32303" w:rsidRPr="00215D50">
        <w:rPr>
          <w:rStyle w:val="CaptionBChar"/>
          <w:rFonts w:eastAsia="Arial"/>
        </w:rPr>
        <w:t>5</w:t>
      </w:r>
      <w:r w:rsidRPr="00215D50">
        <w:rPr>
          <w:rStyle w:val="CaptionBChar"/>
          <w:rFonts w:eastAsia="Arial"/>
        </w:rPr>
        <w:fldChar w:fldCharType="end"/>
      </w:r>
      <w:bookmarkEnd w:id="90"/>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1"/>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5C6345E7" w:rsidR="0088419E" w:rsidRPr="006843E1" w:rsidRDefault="0056164E" w:rsidP="00215D50">
      <w:pPr>
        <w:pStyle w:val="SectionText0"/>
        <w:sectPr w:rsidR="0088419E" w:rsidRPr="006843E1" w:rsidSect="00F71CFB">
          <w:headerReference w:type="default" r:id="rId49"/>
          <w:pgSz w:w="15840" w:h="12240" w:orient="landscape"/>
          <w:pgMar w:top="720" w:right="720" w:bottom="720" w:left="720" w:header="720" w:footer="720" w:gutter="0"/>
          <w:cols w:space="720"/>
          <w:docGrid w:linePitch="299"/>
        </w:sectPr>
      </w:pPr>
      <w:bookmarkStart w:id="92" w:name="_Ref151142715"/>
      <w:bookmarkStart w:id="93"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A32303" w:rsidRPr="00215D50">
        <w:rPr>
          <w:rStyle w:val="CaptionBChar"/>
          <w:rFonts w:eastAsia="Arial"/>
        </w:rPr>
        <w:t>6</w:t>
      </w:r>
      <w:r w:rsidRPr="00215D50">
        <w:rPr>
          <w:rStyle w:val="CaptionBChar"/>
          <w:rFonts w:eastAsia="Arial"/>
        </w:rPr>
        <w:fldChar w:fldCharType="end"/>
      </w:r>
      <w:bookmarkEnd w:id="92"/>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3"/>
      <w:r w:rsidR="00334BDE" w:rsidRPr="006843E1">
        <w:t xml:space="preserve"> </w:t>
      </w:r>
    </w:p>
    <w:p w14:paraId="11E4F5BC" w14:textId="462025F8" w:rsidR="00E50596" w:rsidRPr="006843E1" w:rsidRDefault="00E50596" w:rsidP="00A24D3D">
      <w:pPr>
        <w:pStyle w:val="SectionSubtitle"/>
        <w:spacing w:line="480" w:lineRule="auto"/>
      </w:pPr>
      <w:bookmarkStart w:id="94" w:name="_Toc162204968"/>
      <w:bookmarkStart w:id="95" w:name="_Toc162208155"/>
      <w:r w:rsidRPr="006843E1">
        <w:lastRenderedPageBreak/>
        <w:t xml:space="preserve">Foraging </w:t>
      </w:r>
      <w:r w:rsidR="00883605" w:rsidRPr="006843E1">
        <w:t>rate</w:t>
      </w:r>
      <w:bookmarkEnd w:id="94"/>
      <w:bookmarkEnd w:id="95"/>
    </w:p>
    <w:p w14:paraId="65E31226" w14:textId="5D922D21"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or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A32303" w:rsidRPr="00A32303">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A32303" w:rsidRPr="00A32303">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A32303" w:rsidRPr="00A32303">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A32303" w:rsidRPr="00A32303">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A32303" w:rsidRPr="00A32303">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A32303" w:rsidRPr="00A32303">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A32303" w:rsidRPr="00A32303">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A32303" w:rsidRPr="00A32303">
        <w:t>Table 6</w:t>
      </w:r>
      <w:r w:rsidR="004C0944" w:rsidRPr="006843E1">
        <w:fldChar w:fldCharType="end"/>
      </w:r>
      <w:r w:rsidR="00045C40" w:rsidRPr="006843E1">
        <w:t>).</w:t>
      </w:r>
    </w:p>
    <w:p w14:paraId="09B18AF8" w14:textId="12E920A2" w:rsidR="0091432B" w:rsidRPr="006843E1" w:rsidRDefault="006E5508" w:rsidP="00A24D3D">
      <w:pPr>
        <w:pStyle w:val="SectionSubtitle"/>
        <w:spacing w:line="480" w:lineRule="auto"/>
      </w:pPr>
      <w:bookmarkStart w:id="96" w:name="_Toc162204969"/>
      <w:bookmarkStart w:id="97" w:name="_Toc162208156"/>
      <w:r w:rsidRPr="006843E1">
        <w:t>Transition</w:t>
      </w:r>
      <w:r w:rsidR="0091432B" w:rsidRPr="006843E1">
        <w:t xml:space="preserve"> </w:t>
      </w:r>
      <w:proofErr w:type="gramStart"/>
      <w:r w:rsidR="0091432B" w:rsidRPr="006843E1">
        <w:t>analysis</w:t>
      </w:r>
      <w:bookmarkEnd w:id="96"/>
      <w:bookmarkEnd w:id="97"/>
      <w:proofErr w:type="gramEnd"/>
    </w:p>
    <w:p w14:paraId="77A74443" w14:textId="3176E311" w:rsidR="00FF2415" w:rsidRDefault="00905902" w:rsidP="00A24D3D">
      <w:pPr>
        <w:pStyle w:val="SectionText"/>
        <w:spacing w:line="480" w:lineRule="auto"/>
        <w:sectPr w:rsidR="00FF2415" w:rsidSect="00F71CFB">
          <w:headerReference w:type="default" r:id="rId50"/>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A32303" w:rsidRPr="00A32303">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A32303" w:rsidRPr="00A32303">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A32303" w:rsidRPr="00A32303">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A32303" w:rsidRPr="00A32303">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A32303" w:rsidRPr="00A32303">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A32303" w:rsidRPr="00A32303">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A32303" w:rsidRPr="00A32303">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A32303" w:rsidRPr="00A32303">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A32303" w:rsidRPr="00A32303">
        <w:t>Table 7</w:t>
      </w:r>
      <w:r w:rsidR="00170D8E" w:rsidRPr="006843E1">
        <w:fldChar w:fldCharType="end"/>
      </w:r>
      <w:r w:rsidR="00616775" w:rsidRPr="006843E1">
        <w:t>).</w:t>
      </w:r>
      <w:r w:rsidR="0091432B" w:rsidRPr="006843E1">
        <w:t xml:space="preserve"> </w:t>
      </w:r>
      <w:r w:rsidR="00A549C0" w:rsidRPr="006843E1">
        <w:t xml:space="preserve">Sentinel presence, generalized environment, disturbance frequency, or the interaction between sentinel presence and generalized environment </w:t>
      </w:r>
      <w:r w:rsidR="0091432B" w:rsidRPr="006843E1">
        <w:t>did not affect th</w:t>
      </w:r>
      <w:r w:rsidR="00A549C0" w:rsidRPr="006843E1">
        <w:t>e number of transitions from pecking to alert behaviour</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397B460B" w:rsidR="00E77B42" w:rsidRPr="006843E1" w:rsidRDefault="005A226D" w:rsidP="00864C67">
      <w:pPr>
        <w:pStyle w:val="SectionText0"/>
        <w:rPr>
          <w:b/>
          <w:bCs/>
        </w:rPr>
        <w:sectPr w:rsidR="00E77B42" w:rsidRPr="006843E1" w:rsidSect="00F71CFB">
          <w:headerReference w:type="default" r:id="rId52"/>
          <w:pgSz w:w="15840" w:h="12240" w:orient="landscape"/>
          <w:pgMar w:top="720" w:right="720" w:bottom="720" w:left="720" w:header="720" w:footer="720" w:gutter="0"/>
          <w:cols w:space="720"/>
          <w:docGrid w:linePitch="299"/>
        </w:sectPr>
      </w:pPr>
      <w:bookmarkStart w:id="98" w:name="_Ref151143990"/>
      <w:bookmarkStart w:id="99" w:name="_Ref151143986"/>
      <w:bookmarkStart w:id="100"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A32303">
        <w:rPr>
          <w:rStyle w:val="CaptionBChar"/>
          <w:rFonts w:eastAsia="Arial"/>
          <w:noProof/>
        </w:rPr>
        <w:t>7</w:t>
      </w:r>
      <w:r w:rsidRPr="00864C67">
        <w:rPr>
          <w:rStyle w:val="CaptionBChar"/>
          <w:rFonts w:eastAsia="Arial"/>
        </w:rPr>
        <w:fldChar w:fldCharType="end"/>
      </w:r>
      <w:bookmarkEnd w:id="98"/>
      <w:r w:rsidRPr="00864C67">
        <w:rPr>
          <w:rStyle w:val="CaptionBChar"/>
          <w:rFonts w:eastAsia="Arial"/>
        </w:rPr>
        <w:t>:</w:t>
      </w:r>
      <w:r w:rsidRPr="006843E1">
        <w:t xml:space="preserve"> Mean peck rate of foragers in commercial and green areas</w:t>
      </w:r>
      <w:bookmarkEnd w:id="99"/>
      <w:r w:rsidR="009D2D07" w:rsidRPr="006843E1">
        <w:t xml:space="preserve">. </w:t>
      </w:r>
      <w:r w:rsidR="006B38EF" w:rsidRPr="006843E1">
        <w:t>E</w:t>
      </w:r>
      <w:r w:rsidR="00E77B42" w:rsidRPr="006843E1">
        <w:t>rror bars represent the standard error.</w:t>
      </w:r>
      <w:bookmarkEnd w:id="100"/>
    </w:p>
    <w:p w14:paraId="03325475" w14:textId="215BFCB6" w:rsidR="00980EFF" w:rsidRPr="006843E1" w:rsidRDefault="00980EFF" w:rsidP="00864C67">
      <w:pPr>
        <w:pStyle w:val="SectionText0"/>
      </w:pPr>
      <w:bookmarkStart w:id="101" w:name="_Ref151144753"/>
      <w:bookmarkStart w:id="102"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A32303">
        <w:rPr>
          <w:rStyle w:val="CaptionBChar"/>
          <w:rFonts w:eastAsia="Arial"/>
          <w:noProof/>
        </w:rPr>
        <w:t>6</w:t>
      </w:r>
      <w:r w:rsidRPr="00864C67">
        <w:rPr>
          <w:rStyle w:val="CaptionBChar"/>
          <w:rFonts w:eastAsia="Arial"/>
        </w:rPr>
        <w:fldChar w:fldCharType="end"/>
      </w:r>
      <w:bookmarkEnd w:id="101"/>
      <w:r w:rsidRPr="00864C67">
        <w:rPr>
          <w:rStyle w:val="CaptionBChar"/>
          <w:rFonts w:eastAsia="Arial"/>
        </w:rPr>
        <w:t>:</w:t>
      </w:r>
      <w:r w:rsidRPr="006843E1">
        <w:t xml:space="preserve"> Result of the linear mixed model fit to peck </w:t>
      </w:r>
      <w:proofErr w:type="gramStart"/>
      <w:r w:rsidRPr="006843E1">
        <w:t>rate</w:t>
      </w:r>
      <w:bookmarkEnd w:id="102"/>
      <w:proofErr w:type="gramEnd"/>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F71CFB">
          <w:headerReference w:type="default" r:id="rId54"/>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781C435D" w:rsidR="008434EB" w:rsidRPr="006843E1" w:rsidRDefault="004C0944" w:rsidP="00864C67">
      <w:pPr>
        <w:pStyle w:val="SectionText0"/>
        <w:sectPr w:rsidR="008434EB" w:rsidRPr="006843E1" w:rsidSect="00F71CFB">
          <w:headerReference w:type="default" r:id="rId56"/>
          <w:pgSz w:w="15840" w:h="12240" w:orient="landscape"/>
          <w:pgMar w:top="720" w:right="720" w:bottom="720" w:left="720" w:header="720" w:footer="720" w:gutter="0"/>
          <w:cols w:space="720"/>
          <w:docGrid w:linePitch="299"/>
        </w:sectPr>
      </w:pPr>
      <w:bookmarkStart w:id="103" w:name="_Ref151145969"/>
      <w:bookmarkStart w:id="104"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A32303">
        <w:rPr>
          <w:rStyle w:val="CaptionBChar"/>
          <w:rFonts w:eastAsia="Arial"/>
          <w:noProof/>
        </w:rPr>
        <w:t>8</w:t>
      </w:r>
      <w:r w:rsidRPr="00864C67">
        <w:rPr>
          <w:rStyle w:val="CaptionBChar"/>
          <w:rFonts w:eastAsia="Arial"/>
        </w:rPr>
        <w:fldChar w:fldCharType="end"/>
      </w:r>
      <w:bookmarkEnd w:id="103"/>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04"/>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053A3C08" w:rsidR="00492CDC" w:rsidRPr="006843E1" w:rsidRDefault="00FF68DA" w:rsidP="00864C67">
      <w:pPr>
        <w:pStyle w:val="SectionText0"/>
        <w:rPr>
          <w:b/>
          <w:bCs/>
        </w:rPr>
      </w:pPr>
      <w:bookmarkStart w:id="105" w:name="_Ref151148768"/>
      <w:bookmarkStart w:id="106"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A32303">
        <w:rPr>
          <w:rStyle w:val="CaptionBChar"/>
          <w:rFonts w:eastAsia="Arial"/>
          <w:noProof/>
        </w:rPr>
        <w:t>9</w:t>
      </w:r>
      <w:r w:rsidRPr="00864C67">
        <w:rPr>
          <w:rStyle w:val="CaptionBChar"/>
          <w:rFonts w:eastAsia="Arial"/>
        </w:rPr>
        <w:fldChar w:fldCharType="end"/>
      </w:r>
      <w:bookmarkEnd w:id="105"/>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06"/>
    </w:p>
    <w:p w14:paraId="64430393" w14:textId="2E0FAF97" w:rsidR="00492CDC" w:rsidRPr="006843E1" w:rsidRDefault="00492CDC" w:rsidP="00B8527A">
      <w:pPr>
        <w:pStyle w:val="CaptionB"/>
        <w:sectPr w:rsidR="00492CDC" w:rsidRPr="006843E1" w:rsidSect="00F71CFB">
          <w:headerReference w:type="default" r:id="rId58"/>
          <w:pgSz w:w="15840" w:h="12240" w:orient="landscape"/>
          <w:pgMar w:top="720" w:right="720" w:bottom="720" w:left="720" w:header="720" w:footer="720" w:gutter="0"/>
          <w:cols w:space="720"/>
          <w:docGrid w:linePitch="299"/>
        </w:sectPr>
      </w:pPr>
    </w:p>
    <w:p w14:paraId="0838889D" w14:textId="77777777" w:rsidR="00215D50" w:rsidRDefault="009B72DB" w:rsidP="00215D50">
      <w:pPr>
        <w:pStyle w:val="SectionText0"/>
      </w:pPr>
      <w:bookmarkStart w:id="107" w:name="_Ref151148773"/>
      <w:bookmarkStart w:id="108"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A32303">
        <w:rPr>
          <w:rStyle w:val="CaptionBChar"/>
          <w:rFonts w:eastAsia="Arial"/>
          <w:noProof/>
        </w:rPr>
        <w:t>7</w:t>
      </w:r>
      <w:r w:rsidRPr="00864C67">
        <w:rPr>
          <w:rStyle w:val="CaptionBChar"/>
          <w:rFonts w:eastAsia="Arial"/>
        </w:rPr>
        <w:fldChar w:fldCharType="end"/>
      </w:r>
      <w:bookmarkEnd w:id="107"/>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108"/>
      <w:proofErr w:type="gramEnd"/>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F71CFB">
          <w:headerReference w:type="default" r:id="rId60"/>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5FA60979" w:rsidR="00FF2415" w:rsidRPr="006843E1" w:rsidRDefault="008D58DC" w:rsidP="00864C67">
      <w:pPr>
        <w:pStyle w:val="SectionText0"/>
        <w:rPr>
          <w:b/>
          <w:bCs/>
        </w:rPr>
        <w:sectPr w:rsidR="00FF2415" w:rsidRPr="006843E1" w:rsidSect="00F71CFB">
          <w:headerReference w:type="default" r:id="rId62"/>
          <w:pgSz w:w="15840" w:h="12240" w:orient="landscape"/>
          <w:pgMar w:top="720" w:right="720" w:bottom="720" w:left="720" w:header="720" w:footer="720" w:gutter="0"/>
          <w:cols w:space="720"/>
          <w:docGrid w:linePitch="299"/>
        </w:sectPr>
      </w:pPr>
      <w:bookmarkStart w:id="109" w:name="_Ref151150285"/>
      <w:bookmarkStart w:id="110"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A32303">
        <w:rPr>
          <w:rStyle w:val="CaptionBChar"/>
          <w:rFonts w:eastAsia="Arial"/>
          <w:noProof/>
        </w:rPr>
        <w:t>10</w:t>
      </w:r>
      <w:r w:rsidRPr="00864C67">
        <w:rPr>
          <w:rStyle w:val="CaptionBChar"/>
          <w:rFonts w:eastAsia="Arial"/>
        </w:rPr>
        <w:fldChar w:fldCharType="end"/>
      </w:r>
      <w:bookmarkEnd w:id="109"/>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0"/>
      <w:r w:rsidR="007A775A" w:rsidRPr="006843E1">
        <w:t xml:space="preserve"> </w:t>
      </w:r>
    </w:p>
    <w:p w14:paraId="3320C9C6" w14:textId="723F9D06" w:rsidR="00FF2415" w:rsidRPr="006843E1" w:rsidRDefault="00FF2415" w:rsidP="00A24D3D">
      <w:pPr>
        <w:pStyle w:val="SectionText"/>
        <w:spacing w:line="480" w:lineRule="auto"/>
      </w:pPr>
      <w:r w:rsidRPr="006843E1">
        <w:lastRenderedPageBreak/>
        <w:t xml:space="preserve">(p-value &gt; 0.235; </w:t>
      </w:r>
      <w:r w:rsidRPr="006843E1">
        <w:fldChar w:fldCharType="begin"/>
      </w:r>
      <w:r w:rsidRPr="006843E1">
        <w:instrText xml:space="preserve"> REF _Ref151148773 </w:instrText>
      </w:r>
      <w:r>
        <w:instrText xml:space="preserve"> \* MERGEFORMAT </w:instrText>
      </w:r>
      <w:r w:rsidRPr="006843E1">
        <w:fldChar w:fldCharType="separate"/>
      </w:r>
      <w:r w:rsidR="00A32303" w:rsidRPr="00A32303">
        <w:t>Table 7</w:t>
      </w:r>
      <w:r w:rsidRPr="006843E1">
        <w:fldChar w:fldCharType="end"/>
      </w:r>
      <w:r w:rsidRPr="006843E1">
        <w:t xml:space="preserve">). The number of transitions from alert to foraging behaviour were not significantly affected by any factors, however, bait presence had a marginally insignificant effect (IRR = 1.513, SE = 0.351, z = 1.789, p = 0.074; </w:t>
      </w:r>
      <w:r w:rsidRPr="006843E1">
        <w:fldChar w:fldCharType="begin"/>
      </w:r>
      <w:r w:rsidRPr="006843E1">
        <w:instrText xml:space="preserve"> REF _Ref151151285 </w:instrText>
      </w:r>
      <w:r>
        <w:instrText xml:space="preserve"> \* MERGEFORMAT </w:instrText>
      </w:r>
      <w:r w:rsidRPr="006843E1">
        <w:fldChar w:fldCharType="separate"/>
      </w:r>
      <w:r w:rsidR="00A32303" w:rsidRPr="00A32303">
        <w:t>Figure S7</w:t>
      </w:r>
      <w:r w:rsidRPr="006843E1">
        <w:fldChar w:fldCharType="end"/>
      </w:r>
      <w:r w:rsidRPr="006843E1">
        <w:t xml:space="preserve">, </w:t>
      </w:r>
      <w:r w:rsidRPr="006843E1">
        <w:fldChar w:fldCharType="begin"/>
      </w:r>
      <w:r w:rsidRPr="006843E1">
        <w:instrText xml:space="preserve"> REF _Ref151148773 </w:instrText>
      </w:r>
      <w:r>
        <w:instrText xml:space="preserve"> \* MERGEFORMAT </w:instrText>
      </w:r>
      <w:r w:rsidRPr="006843E1">
        <w:fldChar w:fldCharType="separate"/>
      </w:r>
      <w:r w:rsidR="00A32303" w:rsidRPr="00A32303">
        <w:t>Table 7</w:t>
      </w:r>
      <w:r w:rsidRPr="006843E1">
        <w:fldChar w:fldCharType="end"/>
      </w:r>
      <w:r w:rsidRPr="006843E1">
        <w:t>).</w:t>
      </w:r>
    </w:p>
    <w:p w14:paraId="0BE97904" w14:textId="5FE75ACF" w:rsidR="00FF2415" w:rsidRPr="006843E1" w:rsidRDefault="00FF2415" w:rsidP="00A24D3D">
      <w:pPr>
        <w:pStyle w:val="SectionText"/>
        <w:spacing w:line="480" w:lineRule="auto"/>
        <w:sectPr w:rsidR="00FF2415" w:rsidRPr="006843E1" w:rsidSect="00F71CFB">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A32303" w:rsidRPr="00A32303">
        <w:t>Table S4</w:t>
      </w:r>
      <w:r w:rsidRPr="006843E1">
        <w:fldChar w:fldCharType="end"/>
      </w:r>
      <w:r w:rsidRPr="006843E1">
        <w:t>).</w:t>
      </w:r>
    </w:p>
    <w:p w14:paraId="5BA48CEE" w14:textId="77777777" w:rsidR="00972DBB" w:rsidRPr="006843E1" w:rsidRDefault="00972DBB" w:rsidP="00A24D3D">
      <w:pPr>
        <w:pStyle w:val="SectionTitle"/>
        <w:spacing w:line="480" w:lineRule="auto"/>
        <w:rPr>
          <w:noProof w:val="0"/>
        </w:rPr>
      </w:pPr>
      <w:bookmarkStart w:id="111" w:name="_Toc162204970"/>
      <w:bookmarkStart w:id="112" w:name="_Toc162208157"/>
      <w:r w:rsidRPr="006843E1">
        <w:rPr>
          <w:noProof w:val="0"/>
        </w:rPr>
        <w:lastRenderedPageBreak/>
        <w:t>Discussion</w:t>
      </w:r>
      <w:bookmarkEnd w:id="111"/>
      <w:bookmarkEnd w:id="112"/>
    </w:p>
    <w:p w14:paraId="52BF8012" w14:textId="376EF2C5" w:rsidR="00972DBB" w:rsidRPr="006843E1" w:rsidRDefault="00972DBB" w:rsidP="00A24D3D">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behavior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behavior, with green areas leading to longer bouts of foraging behavior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04BD274D" w14:textId="648F6557" w:rsidR="00AA24E0" w:rsidRPr="006843E1" w:rsidRDefault="006C0061" w:rsidP="00A24D3D">
      <w:pPr>
        <w:pStyle w:val="SectionSubtitle"/>
        <w:spacing w:line="480" w:lineRule="auto"/>
      </w:pPr>
      <w:bookmarkStart w:id="113" w:name="_Toc162204971"/>
      <w:bookmarkStart w:id="114" w:name="_Toc162208158"/>
      <w:r w:rsidRPr="006843E1">
        <w:t xml:space="preserve">Sentinel </w:t>
      </w:r>
      <w:proofErr w:type="gramStart"/>
      <w:r w:rsidRPr="006843E1">
        <w:t>behaviour</w:t>
      </w:r>
      <w:bookmarkEnd w:id="113"/>
      <w:bookmarkEnd w:id="114"/>
      <w:proofErr w:type="gramEnd"/>
    </w:p>
    <w:p w14:paraId="174263FA" w14:textId="58100AF7" w:rsidR="00972DBB" w:rsidRPr="006843E1" w:rsidRDefault="00AA24E0" w:rsidP="00A24D3D">
      <w:pPr>
        <w:pStyle w:val="SectionText"/>
        <w:spacing w:line="480" w:lineRule="auto"/>
      </w:pPr>
      <w:r w:rsidRPr="006843E1">
        <w:t xml:space="preserve">Our results </w:t>
      </w:r>
      <w:r w:rsidR="00972DBB" w:rsidRPr="006843E1">
        <w:t>contrast with previous studies that found that the presence of a sentinel led to a decrease in alert behavior</w:t>
      </w:r>
      <w:r w:rsidR="002E55A1" w:rsidRPr="006843E1">
        <w:t xml:space="preserve"> </w:t>
      </w:r>
      <w:r w:rsidR="002E55A1" w:rsidRPr="006843E1">
        <w:fldChar w:fldCharType="begin"/>
      </w:r>
      <w:r w:rsidR="002702D2">
        <w:instrText xml:space="preserve"> ADDIN ZOTERO_ITEM CSL_CITATION {"citationID":"yrwlaKz4","properties":{"formattedCitation":"[39,60]","plainCitation":"[39,60]","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2702D2" w:rsidRPr="002702D2">
        <w:t>[39,60]</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rPr>
        <w:t>Turdoides</w:t>
      </w:r>
      <w:proofErr w:type="spellEnd"/>
      <w:r w:rsidR="005065CC" w:rsidRPr="006843E1">
        <w:rPr>
          <w:i/>
        </w:rPr>
        <w:t xml:space="preserve">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entinel behavior</w:t>
      </w:r>
      <w:r w:rsidR="00F7205B">
        <w:t xml:space="preserve"> can be</w:t>
      </w:r>
      <w:r w:rsidRPr="006843E1">
        <w:t xml:space="preserve"> more selfish</w:t>
      </w:r>
      <w:r w:rsidR="00F7205B">
        <w:t xml:space="preserve"> in nature</w:t>
      </w:r>
      <w:r w:rsidRPr="006843E1">
        <w:t xml:space="preserve">,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group-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behavior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be benefitting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behavior</w:t>
      </w:r>
      <w:r w:rsidR="00F632DD" w:rsidRPr="006843E1">
        <w:t>s</w:t>
      </w:r>
      <w:r w:rsidR="00972DBB" w:rsidRPr="006843E1">
        <w:t>.</w:t>
      </w:r>
    </w:p>
    <w:p w14:paraId="336D644E" w14:textId="54A84C56" w:rsidR="00D212DA" w:rsidRPr="006843E1" w:rsidRDefault="00F632DD" w:rsidP="00A24D3D">
      <w:pPr>
        <w:pStyle w:val="SectionSubtitle"/>
        <w:spacing w:line="480" w:lineRule="auto"/>
      </w:pPr>
      <w:bookmarkStart w:id="115" w:name="_Toc162204972"/>
      <w:bookmarkStart w:id="116" w:name="_Toc162208159"/>
      <w:r w:rsidRPr="006843E1">
        <w:lastRenderedPageBreak/>
        <w:t>Generalized Environment</w:t>
      </w:r>
      <w:bookmarkEnd w:id="115"/>
      <w:bookmarkEnd w:id="116"/>
    </w:p>
    <w:p w14:paraId="69021B13" w14:textId="0358A4CC"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behavior and the number of transitions from the vulnerable to the alert state. In green areas, crows exhibited longer bouts of foraging behavior,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vigilant and alert to potential threats</w:t>
      </w:r>
      <w:r w:rsidR="00F879FF">
        <w:t>,</w:t>
      </w:r>
      <w:r w:rsidRPr="006843E1">
        <w:t xml:space="preserve"> possibly due to the perceived higher predation risk compared to commercial areas. </w:t>
      </w:r>
    </w:p>
    <w:p w14:paraId="3489BE20" w14:textId="4C84A15B"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702D2">
        <w:instrText xml:space="preserve"> ADDIN ZOTERO_ITEM CSL_CITATION {"citationID":"Rsk0q6YD","properties":{"formattedCitation":"[78]","plainCitation":"[78]","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702D2" w:rsidRPr="002702D2">
        <w:t>[78]</w:t>
      </w:r>
      <w:r w:rsidR="009547D0">
        <w:fldChar w:fldCharType="end"/>
      </w:r>
      <w:r w:rsidRPr="006843E1">
        <w:t xml:space="preserve"> but </w:t>
      </w:r>
      <w:r w:rsidR="009547D0" w:rsidRPr="006843E1">
        <w:t xml:space="preserve">could also be benefitting urban </w:t>
      </w:r>
      <w:r w:rsidR="009547D0">
        <w:t>raptors</w:t>
      </w:r>
      <w:r w:rsidR="009547D0" w:rsidRPr="006843E1">
        <w:t xml:space="preserve">. </w:t>
      </w:r>
      <w:r w:rsidR="009547D0">
        <w:t xml:space="preserve">Urban red-tailed hawk populations are on the rise and the core of their home ranges were associated with large green areas </w:t>
      </w:r>
      <w:r w:rsidR="009547D0">
        <w:fldChar w:fldCharType="begin"/>
      </w:r>
      <w:r w:rsidR="002702D2">
        <w:instrText xml:space="preserve"> ADDIN ZOTERO_ITEM CSL_CITATION {"citationID":"05OtysYk","properties":{"formattedCitation":"[67]","plainCitation":"[67]","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2702D2" w:rsidRPr="002702D2">
        <w:t>[67]</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702D2">
        <w:instrText xml:space="preserve"> ADDIN ZOTERO_ITEM CSL_CITATION {"citationID":"21KU40aX","properties":{"formattedCitation":"[79]","plainCitation":"[79]","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702D2" w:rsidRPr="002702D2">
        <w:t>[79]</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4A1845B"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behavior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w:t>
      </w:r>
      <w:r w:rsidR="00AD0652" w:rsidRPr="006A4437">
        <w:t xml:space="preserve">which </w:t>
      </w:r>
      <w:r w:rsidR="007D2F3F" w:rsidRPr="006A4437">
        <w:t xml:space="preserve">are </w:t>
      </w:r>
      <w:r w:rsidR="00AD0652" w:rsidRPr="006A4437">
        <w:t>considerably easier to forage on</w:t>
      </w:r>
      <w:r w:rsidR="007D2F3F" w:rsidRPr="006A4437">
        <w:t xml:space="preserve"> 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w:t>
      </w:r>
      <w:r w:rsidR="007D2F3F" w:rsidRPr="006843E1">
        <w:lastRenderedPageBreak/>
        <w:t>foods</w:t>
      </w:r>
      <w:r w:rsidR="007D2F3F">
        <w:t>, making them easier to find and more satiating than other food sources</w:t>
      </w:r>
      <w:r w:rsidR="00FB4324">
        <w:t xml:space="preserve">, likely playing a role in  the </w:t>
      </w:r>
      <w:r w:rsidRPr="006843E1">
        <w:t>shift</w:t>
      </w:r>
      <w:r w:rsidR="00FB4324">
        <w:t xml:space="preserve"> in </w:t>
      </w:r>
      <w:r w:rsidRPr="006843E1">
        <w:t xml:space="preserve"> 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6DE7BB7D"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A26548" w:rsidRPr="006843E1">
        <w:t>Figure 8</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in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A26548" w:rsidRPr="006843E1">
        <w:t>Figure 3</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group-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Default="0010194D" w:rsidP="00A24D3D">
      <w:pPr>
        <w:pStyle w:val="SectionSubtitle"/>
        <w:spacing w:line="480" w:lineRule="auto"/>
      </w:pPr>
      <w:bookmarkStart w:id="117" w:name="_Toc162204973"/>
      <w:bookmarkStart w:id="118" w:name="_Toc162208160"/>
      <w:r w:rsidRPr="006843E1">
        <w:t>Disturbances</w:t>
      </w:r>
      <w:bookmarkEnd w:id="117"/>
      <w:bookmarkEnd w:id="118"/>
    </w:p>
    <w:p w14:paraId="0B2105B0" w14:textId="67644EE8" w:rsidR="00972DBB" w:rsidRPr="006843E1" w:rsidRDefault="00972DBB" w:rsidP="00A24D3D">
      <w:pPr>
        <w:pStyle w:val="SectionText"/>
        <w:spacing w:line="480" w:lineRule="auto"/>
      </w:pPr>
      <w:r w:rsidRPr="006843E1">
        <w:t xml:space="preserve">Higher disturbance frequency led to a decrease in the duration of bouts of all behaviors,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to</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702D2">
        <w:instrText xml:space="preserve"> ADDIN ZOTERO_ITEM CSL_CITATION {"citationID":"yz8IfZ78","properties":{"formattedCitation":"[80]","plainCitation":"[80]","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702D2" w:rsidRPr="002702D2">
        <w:t>[80]</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Default="0010194D" w:rsidP="00A24D3D">
      <w:pPr>
        <w:pStyle w:val="SectionSubtitle"/>
        <w:spacing w:line="480" w:lineRule="auto"/>
      </w:pPr>
      <w:bookmarkStart w:id="119" w:name="_Toc162204974"/>
      <w:bookmarkStart w:id="120" w:name="_Toc162208161"/>
      <w:r w:rsidRPr="006843E1">
        <w:t>Baited site</w:t>
      </w:r>
      <w:r w:rsidR="00FB4324">
        <w:t>s</w:t>
      </w:r>
      <w:bookmarkEnd w:id="119"/>
      <w:bookmarkEnd w:id="120"/>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Default="0010194D" w:rsidP="00A24D3D">
      <w:pPr>
        <w:pStyle w:val="SectionSubtitle"/>
        <w:spacing w:line="480" w:lineRule="auto"/>
      </w:pPr>
      <w:bookmarkStart w:id="121" w:name="_Toc162204975"/>
      <w:bookmarkStart w:id="122" w:name="_Toc162208162"/>
      <w:r w:rsidRPr="006843E1">
        <w:t>Group Size</w:t>
      </w:r>
      <w:bookmarkEnd w:id="121"/>
      <w:bookmarkEnd w:id="122"/>
    </w:p>
    <w:p w14:paraId="1DFAE577" w14:textId="73AB5446" w:rsidR="00972DBB" w:rsidRPr="006843E1" w:rsidRDefault="00972DBB" w:rsidP="00A24D3D">
      <w:pPr>
        <w:pStyle w:val="SectionText"/>
        <w:spacing w:line="480" w:lineRule="auto"/>
      </w:pPr>
      <w:r w:rsidRPr="006843E1">
        <w:t>As group size increased, the duration of bouts of foraging behaviour increased but was not associated with a decrease in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702D2">
        <w:instrText xml:space="preserve"> ADDIN ZOTERO_ITEM CSL_CITATION {"citationID":"gXWiUHEO","properties":{"formattedCitation":"[63,81\\uc0\\u8211{}83]","plainCitation":"[63,81–83]","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702D2" w:rsidRPr="002702D2">
        <w:t>[63,81–83]</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forager could be looking at the behaviour of other group-members in case they found a better patch to forage on.</w:t>
      </w:r>
    </w:p>
    <w:p w14:paraId="559FC065" w14:textId="6633EA8A" w:rsidR="0010194D" w:rsidRPr="006843E1" w:rsidRDefault="001F2974" w:rsidP="00A24D3D">
      <w:pPr>
        <w:pStyle w:val="SectionSubtitle"/>
        <w:spacing w:line="480" w:lineRule="auto"/>
      </w:pPr>
      <w:bookmarkStart w:id="123" w:name="_Toc162204976"/>
      <w:bookmarkStart w:id="124" w:name="_Toc162208163"/>
      <w:r w:rsidRPr="006843E1">
        <w:lastRenderedPageBreak/>
        <w:t>Future directions and improvements</w:t>
      </w:r>
      <w:bookmarkEnd w:id="123"/>
      <w:bookmarkEnd w:id="124"/>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1C820FCD" w14:textId="532BFC57" w:rsidR="001F2974" w:rsidRPr="006843E1" w:rsidRDefault="001F2974" w:rsidP="00A24D3D">
      <w:pPr>
        <w:pStyle w:val="SectionSubtitle"/>
        <w:spacing w:line="480" w:lineRule="auto"/>
      </w:pPr>
      <w:bookmarkStart w:id="125" w:name="_Toc162204977"/>
      <w:bookmarkStart w:id="126" w:name="_Toc162208164"/>
      <w:r w:rsidRPr="006843E1">
        <w:t>Conclusion</w:t>
      </w:r>
      <w:bookmarkEnd w:id="125"/>
      <w:bookmarkEnd w:id="126"/>
    </w:p>
    <w:p w14:paraId="537039D7" w14:textId="4ACB1762" w:rsidR="00972DBB" w:rsidRPr="006843E1" w:rsidRDefault="00972DBB" w:rsidP="00A24D3D">
      <w:pPr>
        <w:pStyle w:val="SectionText"/>
        <w:spacing w:line="480" w:lineRule="auto"/>
      </w:pPr>
      <w:r w:rsidRPr="006843E1">
        <w:t xml:space="preserve">Our study investigated the effects of sentinel behavior and the generalized environment on the behavior of foraging crows in urban environments. Contrary to expectations, sentinel </w:t>
      </w:r>
      <w:r w:rsidR="0011611F" w:rsidRPr="006843E1">
        <w:t xml:space="preserve">presence </w:t>
      </w:r>
      <w:r w:rsidRPr="006843E1">
        <w:t xml:space="preserve">did not have a significant effect on forager behavior.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w:t>
      </w:r>
      <w:r w:rsidRPr="006843E1">
        <w:lastRenderedPageBreak/>
        <w:t xml:space="preserve">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1367CF7D" w14:textId="4BED0070" w:rsidR="00972DBB" w:rsidRPr="006843E1" w:rsidRDefault="00972DBB" w:rsidP="00A24D3D">
      <w:pPr>
        <w:pStyle w:val="SectionText"/>
        <w:spacing w:line="480" w:lineRule="auto"/>
      </w:pPr>
      <w:r w:rsidRPr="006843E1">
        <w:t xml:space="preserve">These findings have several implications for understanding crow behavior. They suggest that crows </w:t>
      </w:r>
      <w:r w:rsidR="00FF2415" w:rsidRPr="006843E1">
        <w:t>can</w:t>
      </w:r>
      <w:r w:rsidRPr="006843E1">
        <w:t xml:space="preserve">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6843E1" w:rsidRDefault="00972DBB" w:rsidP="00FF68DA">
      <w:pPr>
        <w:pStyle w:val="SectionTitle"/>
        <w:spacing w:before="0"/>
        <w:rPr>
          <w:noProof w:val="0"/>
        </w:rPr>
        <w:sectPr w:rsidR="00972DBB" w:rsidRPr="006843E1" w:rsidSect="00F71CFB">
          <w:headerReference w:type="default" r:id="rId63"/>
          <w:pgSz w:w="12240" w:h="15840"/>
          <w:pgMar w:top="1440" w:right="1440" w:bottom="1440" w:left="1440" w:header="720" w:footer="720" w:gutter="0"/>
          <w:cols w:space="720"/>
        </w:sectPr>
      </w:pPr>
    </w:p>
    <w:p w14:paraId="2336A8D2" w14:textId="77777777" w:rsidR="00F11E62" w:rsidRDefault="00F11E62" w:rsidP="00F11E62">
      <w:pPr>
        <w:pStyle w:val="ChapterTitleB"/>
      </w:pPr>
      <w:bookmarkStart w:id="127" w:name="_Toc162208165"/>
      <w:bookmarkStart w:id="128" w:name="_Toc162204978"/>
      <w:r>
        <w:lastRenderedPageBreak/>
        <w:t>General Discussion</w:t>
      </w:r>
      <w:bookmarkEnd w:id="127"/>
    </w:p>
    <w:p w14:paraId="62DF9CF9" w14:textId="77777777" w:rsidR="00F11E62" w:rsidRDefault="00F11E62" w:rsidP="00F11E62">
      <w:pPr>
        <w:pStyle w:val="ChapterTitle"/>
      </w:pPr>
    </w:p>
    <w:p w14:paraId="46F0E882" w14:textId="47C4F791" w:rsidR="00F11E62" w:rsidRPr="00F11E62" w:rsidRDefault="00F11E62" w:rsidP="008D7BE5">
      <w:pPr>
        <w:pStyle w:val="ChapterTitleB"/>
        <w:sectPr w:rsidR="00F11E62" w:rsidRPr="00F11E62" w:rsidSect="00F71CFB">
          <w:headerReference w:type="default" r:id="rId64"/>
          <w:pgSz w:w="12240" w:h="15840"/>
          <w:pgMar w:top="1440" w:right="1440" w:bottom="1440" w:left="1440" w:header="720" w:footer="720" w:gutter="0"/>
          <w:cols w:space="720"/>
        </w:sectPr>
      </w:pPr>
    </w:p>
    <w:p w14:paraId="0AF37AE9" w14:textId="33B2CBD7" w:rsidR="006A07D6" w:rsidRPr="006843E1" w:rsidRDefault="006A07D6" w:rsidP="008D7BE5">
      <w:pPr>
        <w:pStyle w:val="ChapterTitleB"/>
      </w:pPr>
      <w:bookmarkStart w:id="129" w:name="_Toc162208166"/>
      <w:r w:rsidRPr="006843E1">
        <w:lastRenderedPageBreak/>
        <w:t>References</w:t>
      </w:r>
      <w:bookmarkEnd w:id="128"/>
      <w:bookmarkEnd w:id="129"/>
    </w:p>
    <w:p w14:paraId="6E2D8460" w14:textId="77777777" w:rsidR="002702D2" w:rsidRPr="002702D2" w:rsidRDefault="00A71721"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fldChar w:fldCharType="begin"/>
      </w:r>
      <w:r w:rsidR="002702D2" w:rsidRPr="002702D2">
        <w:rPr>
          <w:rFonts w:ascii="Times New Roman" w:hAnsi="Times New Roman" w:cs="Times New Roman"/>
          <w:sz w:val="24"/>
          <w:szCs w:val="24"/>
        </w:rPr>
        <w:instrText xml:space="preserve"> ADDIN ZOTERO_BIBL {"uncited":[],"omitted":[],"custom":[]} CSL_BIBLIOGRAPHY </w:instrText>
      </w:r>
      <w:r w:rsidRPr="002702D2">
        <w:rPr>
          <w:rFonts w:ascii="Times New Roman" w:hAnsi="Times New Roman" w:cs="Times New Roman"/>
          <w:sz w:val="24"/>
          <w:szCs w:val="24"/>
        </w:rPr>
        <w:fldChar w:fldCharType="separate"/>
      </w:r>
      <w:r w:rsidR="002702D2" w:rsidRPr="002702D2">
        <w:rPr>
          <w:rFonts w:ascii="Times New Roman" w:hAnsi="Times New Roman" w:cs="Times New Roman"/>
          <w:sz w:val="24"/>
          <w:szCs w:val="24"/>
        </w:rPr>
        <w:t>1.</w:t>
      </w:r>
      <w:r w:rsidR="002702D2" w:rsidRPr="002702D2">
        <w:rPr>
          <w:rFonts w:ascii="Times New Roman" w:hAnsi="Times New Roman" w:cs="Times New Roman"/>
          <w:sz w:val="24"/>
          <w:szCs w:val="24"/>
        </w:rPr>
        <w:tab/>
        <w:t xml:space="preserve">Bednekoff PA. 2015 Sentinel behavior: a review and prospectus. In </w:t>
      </w:r>
      <w:r w:rsidR="002702D2" w:rsidRPr="002702D2">
        <w:rPr>
          <w:rFonts w:ascii="Times New Roman" w:hAnsi="Times New Roman" w:cs="Times New Roman"/>
          <w:i/>
          <w:iCs/>
          <w:sz w:val="24"/>
          <w:szCs w:val="24"/>
        </w:rPr>
        <w:t>Advances in the Study of Behavior</w:t>
      </w:r>
      <w:r w:rsidR="002702D2" w:rsidRPr="002702D2">
        <w:rPr>
          <w:rFonts w:ascii="Times New Roman" w:hAnsi="Times New Roman" w:cs="Times New Roman"/>
          <w:sz w:val="24"/>
          <w:szCs w:val="24"/>
        </w:rPr>
        <w:t>, pp. 115–145. Elsevier. (doi:10.1016/bs.asb.2015.02.001)</w:t>
      </w:r>
    </w:p>
    <w:p w14:paraId="633C4A1D" w14:textId="77777777" w:rsidR="002702D2" w:rsidRPr="002702D2" w:rsidRDefault="002702D2" w:rsidP="002702D2">
      <w:pPr>
        <w:pStyle w:val="Bibliography"/>
        <w:spacing w:after="240"/>
        <w:rPr>
          <w:rFonts w:ascii="Times New Roman" w:hAnsi="Times New Roman" w:cs="Times New Roman"/>
          <w:sz w:val="24"/>
          <w:szCs w:val="24"/>
          <w:lang w:val="fr-CA"/>
        </w:rPr>
      </w:pPr>
      <w:r w:rsidRPr="002702D2">
        <w:rPr>
          <w:rFonts w:ascii="Times New Roman" w:hAnsi="Times New Roman" w:cs="Times New Roman"/>
          <w:sz w:val="24"/>
          <w:szCs w:val="24"/>
          <w:lang w:val="fr-CA"/>
        </w:rPr>
        <w:t>2.</w:t>
      </w:r>
      <w:r w:rsidRPr="002702D2">
        <w:rPr>
          <w:rFonts w:ascii="Times New Roman" w:hAnsi="Times New Roman" w:cs="Times New Roman"/>
          <w:sz w:val="24"/>
          <w:szCs w:val="24"/>
          <w:lang w:val="fr-CA"/>
        </w:rPr>
        <w:tab/>
        <w:t xml:space="preserve">Blumstein DT. 1999 Selfish sentinels. </w:t>
      </w:r>
      <w:r w:rsidRPr="002702D2">
        <w:rPr>
          <w:rFonts w:ascii="Times New Roman" w:hAnsi="Times New Roman" w:cs="Times New Roman"/>
          <w:i/>
          <w:iCs/>
          <w:sz w:val="24"/>
          <w:szCs w:val="24"/>
          <w:lang w:val="fr-CA"/>
        </w:rPr>
        <w:t>Science</w:t>
      </w:r>
      <w:r w:rsidRPr="002702D2">
        <w:rPr>
          <w:rFonts w:ascii="Times New Roman" w:hAnsi="Times New Roman" w:cs="Times New Roman"/>
          <w:sz w:val="24"/>
          <w:szCs w:val="24"/>
          <w:lang w:val="fr-CA"/>
        </w:rPr>
        <w:t xml:space="preserve"> </w:t>
      </w:r>
      <w:r w:rsidRPr="002702D2">
        <w:rPr>
          <w:rFonts w:ascii="Times New Roman" w:hAnsi="Times New Roman" w:cs="Times New Roman"/>
          <w:b/>
          <w:bCs/>
          <w:sz w:val="24"/>
          <w:szCs w:val="24"/>
          <w:lang w:val="fr-CA"/>
        </w:rPr>
        <w:t>284</w:t>
      </w:r>
      <w:r w:rsidRPr="002702D2">
        <w:rPr>
          <w:rFonts w:ascii="Times New Roman" w:hAnsi="Times New Roman" w:cs="Times New Roman"/>
          <w:sz w:val="24"/>
          <w:szCs w:val="24"/>
          <w:lang w:val="fr-CA"/>
        </w:rPr>
        <w:t>, 1633–1634. (doi:10.1126/science.284.5420.1633)</w:t>
      </w:r>
    </w:p>
    <w:p w14:paraId="1AF4227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w:t>
      </w:r>
      <w:r w:rsidRPr="002702D2">
        <w:rPr>
          <w:rFonts w:ascii="Times New Roman" w:hAnsi="Times New Roman" w:cs="Times New Roman"/>
          <w:sz w:val="24"/>
          <w:szCs w:val="24"/>
        </w:rPr>
        <w:tab/>
        <w:t xml:space="preserve">Huels FD, Stoeger AS. 2022 Sentinel behavior in captive meerkats ( </w:t>
      </w:r>
      <w:r w:rsidRPr="002702D2">
        <w:rPr>
          <w:rFonts w:ascii="Times New Roman" w:hAnsi="Times New Roman" w:cs="Times New Roman"/>
          <w:i/>
          <w:iCs/>
          <w:sz w:val="24"/>
          <w:szCs w:val="24"/>
        </w:rPr>
        <w:t>Suricata suricatta</w:t>
      </w:r>
      <w:r w:rsidRPr="002702D2">
        <w:rPr>
          <w:rFonts w:ascii="Times New Roman" w:hAnsi="Times New Roman" w:cs="Times New Roman"/>
          <w:sz w:val="24"/>
          <w:szCs w:val="24"/>
        </w:rPr>
        <w:t xml:space="preserve"> ). </w:t>
      </w:r>
      <w:r w:rsidRPr="002702D2">
        <w:rPr>
          <w:rFonts w:ascii="Times New Roman" w:hAnsi="Times New Roman" w:cs="Times New Roman"/>
          <w:i/>
          <w:iCs/>
          <w:sz w:val="24"/>
          <w:szCs w:val="24"/>
        </w:rPr>
        <w:t>Zoo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1</w:t>
      </w:r>
      <w:r w:rsidRPr="002702D2">
        <w:rPr>
          <w:rFonts w:ascii="Times New Roman" w:hAnsi="Times New Roman" w:cs="Times New Roman"/>
          <w:sz w:val="24"/>
          <w:szCs w:val="24"/>
        </w:rPr>
        <w:t>, 10–19. (doi:10.1002/zoo.21644)</w:t>
      </w:r>
    </w:p>
    <w:p w14:paraId="22DAE03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w:t>
      </w:r>
      <w:r w:rsidRPr="002702D2">
        <w:rPr>
          <w:rFonts w:ascii="Times New Roman" w:hAnsi="Times New Roman" w:cs="Times New Roman"/>
          <w:sz w:val="24"/>
          <w:szCs w:val="24"/>
        </w:rPr>
        <w:tab/>
        <w:t xml:space="preserve">Rauber R, Manser MB. 2021 Effect of group size and experience on the ontogeny of sentinel calling behaviour in meerkat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71</w:t>
      </w:r>
      <w:r w:rsidRPr="002702D2">
        <w:rPr>
          <w:rFonts w:ascii="Times New Roman" w:hAnsi="Times New Roman" w:cs="Times New Roman"/>
          <w:sz w:val="24"/>
          <w:szCs w:val="24"/>
        </w:rPr>
        <w:t>, 129–138. (doi:10.1016/j.anbehav.2020.11.014)</w:t>
      </w:r>
    </w:p>
    <w:p w14:paraId="41D92FB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w:t>
      </w:r>
      <w:r w:rsidRPr="002702D2">
        <w:rPr>
          <w:rFonts w:ascii="Times New Roman" w:hAnsi="Times New Roman" w:cs="Times New Roman"/>
          <w:sz w:val="24"/>
          <w:szCs w:val="24"/>
        </w:rPr>
        <w:tab/>
        <w:t xml:space="preserve">Rauber R, Clutton-Brock TH, Manser MB. 2019 Drought decreases cooperative sentinel behavior and affects vocal coordination in meerkats.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0</w:t>
      </w:r>
      <w:r w:rsidRPr="002702D2">
        <w:rPr>
          <w:rFonts w:ascii="Times New Roman" w:hAnsi="Times New Roman" w:cs="Times New Roman"/>
          <w:sz w:val="24"/>
          <w:szCs w:val="24"/>
        </w:rPr>
        <w:t>, 1558–1566. (doi:10.1093/beheco/arz112)</w:t>
      </w:r>
    </w:p>
    <w:p w14:paraId="4407879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w:t>
      </w:r>
      <w:r w:rsidRPr="002702D2">
        <w:rPr>
          <w:rFonts w:ascii="Times New Roman" w:hAnsi="Times New Roman" w:cs="Times New Roman"/>
          <w:sz w:val="24"/>
          <w:szCs w:val="24"/>
        </w:rPr>
        <w:tab/>
        <w:t xml:space="preserve">Santema P, Clutton-Brock T. 2013 Meerkat helpers increase sentinel behaviour and bipedal vigilance in the presence of pup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5</w:t>
      </w:r>
      <w:r w:rsidRPr="002702D2">
        <w:rPr>
          <w:rFonts w:ascii="Times New Roman" w:hAnsi="Times New Roman" w:cs="Times New Roman"/>
          <w:sz w:val="24"/>
          <w:szCs w:val="24"/>
        </w:rPr>
        <w:t>, 655–661. (doi:10.1016/j.anbehav.2012.12.029)</w:t>
      </w:r>
    </w:p>
    <w:p w14:paraId="6FE9BA7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w:t>
      </w:r>
      <w:r w:rsidRPr="002702D2">
        <w:rPr>
          <w:rFonts w:ascii="Times New Roman" w:hAnsi="Times New Roman" w:cs="Times New Roman"/>
          <w:sz w:val="24"/>
          <w:szCs w:val="24"/>
        </w:rPr>
        <w:tab/>
        <w:t xml:space="preserve">Santema P, Teitel Z, Manser M, Bennett N, Clutton-Brock T. 2013 Effects of cortisol administration on cooperative behavior in meerkat helpers.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4</w:t>
      </w:r>
      <w:r w:rsidRPr="002702D2">
        <w:rPr>
          <w:rFonts w:ascii="Times New Roman" w:hAnsi="Times New Roman" w:cs="Times New Roman"/>
          <w:sz w:val="24"/>
          <w:szCs w:val="24"/>
        </w:rPr>
        <w:t>, 1122–1127. (doi:10.1093/beheco/art039)</w:t>
      </w:r>
    </w:p>
    <w:p w14:paraId="74A274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w:t>
      </w:r>
      <w:r w:rsidRPr="002702D2">
        <w:rPr>
          <w:rFonts w:ascii="Times New Roman" w:hAnsi="Times New Roman" w:cs="Times New Roman"/>
          <w:sz w:val="24"/>
          <w:szCs w:val="24"/>
        </w:rPr>
        <w:tab/>
        <w:t xml:space="preserve">Manser M. 2018 Meerkats – identifying cognitive mechanisms underlying meerkat coordination and communication: experimental designs in their natural habitat. In </w:t>
      </w:r>
      <w:r w:rsidRPr="002702D2">
        <w:rPr>
          <w:rFonts w:ascii="Times New Roman" w:hAnsi="Times New Roman" w:cs="Times New Roman"/>
          <w:i/>
          <w:iCs/>
          <w:sz w:val="24"/>
          <w:szCs w:val="24"/>
        </w:rPr>
        <w:t>Field and Laboratory Methods in Animal Cognition</w:t>
      </w:r>
      <w:r w:rsidRPr="002702D2">
        <w:rPr>
          <w:rFonts w:ascii="Times New Roman" w:hAnsi="Times New Roman" w:cs="Times New Roman"/>
          <w:sz w:val="24"/>
          <w:szCs w:val="24"/>
        </w:rPr>
        <w:t xml:space="preserve"> (eds N Bueno-Guerra, F Amici), pp. 286–307. Cambridge University Press. (doi:10.1017/9781108333191.015)</w:t>
      </w:r>
    </w:p>
    <w:p w14:paraId="175422D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9.</w:t>
      </w:r>
      <w:r w:rsidRPr="002702D2">
        <w:rPr>
          <w:rFonts w:ascii="Times New Roman" w:hAnsi="Times New Roman" w:cs="Times New Roman"/>
          <w:sz w:val="24"/>
          <w:szCs w:val="24"/>
        </w:rPr>
        <w:tab/>
        <w:t xml:space="preserve">Eastcott E, Kern JM, Morris-Drake A, Radford AN. 2020 Intrapopulation variation in the behavioral responses of dwarf mongooses to anthropogenic noise.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1</w:t>
      </w:r>
      <w:r w:rsidRPr="002702D2">
        <w:rPr>
          <w:rFonts w:ascii="Times New Roman" w:hAnsi="Times New Roman" w:cs="Times New Roman"/>
          <w:sz w:val="24"/>
          <w:szCs w:val="24"/>
        </w:rPr>
        <w:t>, 680–691. (doi:10.1093/beheco/araa011)</w:t>
      </w:r>
    </w:p>
    <w:p w14:paraId="11C836A5"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0.</w:t>
      </w:r>
      <w:r w:rsidRPr="002702D2">
        <w:rPr>
          <w:rFonts w:ascii="Times New Roman" w:hAnsi="Times New Roman" w:cs="Times New Roman"/>
          <w:sz w:val="24"/>
          <w:szCs w:val="24"/>
        </w:rPr>
        <w:tab/>
        <w:t xml:space="preserve">Kern JM, Radford AN. 2018 Experimental evidence for delayed contingent cooperation among wild dwarf mongooses. </w:t>
      </w:r>
      <w:r w:rsidRPr="002702D2">
        <w:rPr>
          <w:rFonts w:ascii="Times New Roman" w:hAnsi="Times New Roman" w:cs="Times New Roman"/>
          <w:i/>
          <w:iCs/>
          <w:sz w:val="24"/>
          <w:szCs w:val="24"/>
        </w:rPr>
        <w:t>Proc. Natl. Acad.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15</w:t>
      </w:r>
      <w:r w:rsidRPr="002702D2">
        <w:rPr>
          <w:rFonts w:ascii="Times New Roman" w:hAnsi="Times New Roman" w:cs="Times New Roman"/>
          <w:sz w:val="24"/>
          <w:szCs w:val="24"/>
        </w:rPr>
        <w:t>, 6255–6260. (doi:10.1073/pnas.1801000115)</w:t>
      </w:r>
    </w:p>
    <w:p w14:paraId="48E50A7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11.</w:t>
      </w:r>
      <w:r w:rsidRPr="002702D2">
        <w:rPr>
          <w:rFonts w:ascii="Times New Roman" w:hAnsi="Times New Roman" w:cs="Times New Roman"/>
          <w:sz w:val="24"/>
          <w:szCs w:val="24"/>
        </w:rPr>
        <w:tab/>
        <w:t xml:space="preserve">Kern JM, Radford AN. 2014 Sentinel dwarf mongooses, </w:t>
      </w:r>
      <w:r w:rsidRPr="002702D2">
        <w:rPr>
          <w:rFonts w:ascii="Times New Roman" w:hAnsi="Times New Roman" w:cs="Times New Roman"/>
          <w:i/>
          <w:iCs/>
          <w:sz w:val="24"/>
          <w:szCs w:val="24"/>
        </w:rPr>
        <w:t>Helogale parvula</w:t>
      </w:r>
      <w:r w:rsidRPr="002702D2">
        <w:rPr>
          <w:rFonts w:ascii="Times New Roman" w:hAnsi="Times New Roman" w:cs="Times New Roman"/>
          <w:sz w:val="24"/>
          <w:szCs w:val="24"/>
        </w:rPr>
        <w:t xml:space="preserve">, exhibit flexible decision making in relation to predation risk.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8</w:t>
      </w:r>
      <w:r w:rsidRPr="002702D2">
        <w:rPr>
          <w:rFonts w:ascii="Times New Roman" w:hAnsi="Times New Roman" w:cs="Times New Roman"/>
          <w:sz w:val="24"/>
          <w:szCs w:val="24"/>
        </w:rPr>
        <w:t>, 185–192. (doi:10.1016/j.anbehav.2014.10.012)</w:t>
      </w:r>
    </w:p>
    <w:p w14:paraId="15CE7B3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2.</w:t>
      </w:r>
      <w:r w:rsidRPr="002702D2">
        <w:rPr>
          <w:rFonts w:ascii="Times New Roman" w:hAnsi="Times New Roman" w:cs="Times New Roman"/>
          <w:sz w:val="24"/>
          <w:szCs w:val="24"/>
        </w:rPr>
        <w:tab/>
        <w:t xml:space="preserve">Kern JM, Radford AN. 2013 Call of duty? Variation in use of the watchman’s song by sentinel dwarf mongooses, </w:t>
      </w:r>
      <w:r w:rsidRPr="002702D2">
        <w:rPr>
          <w:rFonts w:ascii="Times New Roman" w:hAnsi="Times New Roman" w:cs="Times New Roman"/>
          <w:i/>
          <w:iCs/>
          <w:sz w:val="24"/>
          <w:szCs w:val="24"/>
        </w:rPr>
        <w:t>Helogale parvula</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5</w:t>
      </w:r>
      <w:r w:rsidRPr="002702D2">
        <w:rPr>
          <w:rFonts w:ascii="Times New Roman" w:hAnsi="Times New Roman" w:cs="Times New Roman"/>
          <w:sz w:val="24"/>
          <w:szCs w:val="24"/>
        </w:rPr>
        <w:t>, 967–975. (doi:10.1016/j.anbehav.2013.02.020)</w:t>
      </w:r>
    </w:p>
    <w:p w14:paraId="2D5A224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3.</w:t>
      </w:r>
      <w:r w:rsidRPr="002702D2">
        <w:rPr>
          <w:rFonts w:ascii="Times New Roman" w:hAnsi="Times New Roman" w:cs="Times New Roman"/>
          <w:sz w:val="24"/>
          <w:szCs w:val="24"/>
        </w:rPr>
        <w:tab/>
        <w:t xml:space="preserve">Horrocks JA, Hunte W. 1986 Sentinel behaviour in vervet monkeys: who sees whom first?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4</w:t>
      </w:r>
      <w:r w:rsidRPr="002702D2">
        <w:rPr>
          <w:rFonts w:ascii="Times New Roman" w:hAnsi="Times New Roman" w:cs="Times New Roman"/>
          <w:sz w:val="24"/>
          <w:szCs w:val="24"/>
        </w:rPr>
        <w:t>, 1566–1568. (doi:10.1016/S0003-3472(86)80226-3)</w:t>
      </w:r>
    </w:p>
    <w:p w14:paraId="75E2FA0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4.</w:t>
      </w:r>
      <w:r w:rsidRPr="002702D2">
        <w:rPr>
          <w:rFonts w:ascii="Times New Roman" w:hAnsi="Times New Roman" w:cs="Times New Roman"/>
          <w:sz w:val="24"/>
          <w:szCs w:val="24"/>
        </w:rPr>
        <w:tab/>
        <w:t xml:space="preserve">Bolwig N. 1959 A study of the behaviour of the chacma baboon, </w:t>
      </w:r>
      <w:r w:rsidRPr="002702D2">
        <w:rPr>
          <w:rFonts w:ascii="Times New Roman" w:hAnsi="Times New Roman" w:cs="Times New Roman"/>
          <w:i/>
          <w:iCs/>
          <w:sz w:val="24"/>
          <w:szCs w:val="24"/>
        </w:rPr>
        <w:t>Papio ursinu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Behaviou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4</w:t>
      </w:r>
      <w:r w:rsidRPr="002702D2">
        <w:rPr>
          <w:rFonts w:ascii="Times New Roman" w:hAnsi="Times New Roman" w:cs="Times New Roman"/>
          <w:sz w:val="24"/>
          <w:szCs w:val="24"/>
        </w:rPr>
        <w:t>, 136–162. (doi:10.1163/156853959X00054)</w:t>
      </w:r>
    </w:p>
    <w:p w14:paraId="1F9FBE4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5.</w:t>
      </w:r>
      <w:r w:rsidRPr="002702D2">
        <w:rPr>
          <w:rFonts w:ascii="Times New Roman" w:hAnsi="Times New Roman" w:cs="Times New Roman"/>
          <w:sz w:val="24"/>
          <w:szCs w:val="24"/>
        </w:rPr>
        <w:tab/>
        <w:t xml:space="preserve">Bednekoff PA, Woolfenden GE. 2003 Florida scrub-jays ( </w:t>
      </w:r>
      <w:r w:rsidRPr="002702D2">
        <w:rPr>
          <w:rFonts w:ascii="Times New Roman" w:hAnsi="Times New Roman" w:cs="Times New Roman"/>
          <w:i/>
          <w:iCs/>
          <w:sz w:val="24"/>
          <w:szCs w:val="24"/>
        </w:rPr>
        <w:t>Aphelocoma coerulescens</w:t>
      </w:r>
      <w:r w:rsidRPr="002702D2">
        <w:rPr>
          <w:rFonts w:ascii="Times New Roman" w:hAnsi="Times New Roman" w:cs="Times New Roman"/>
          <w:sz w:val="24"/>
          <w:szCs w:val="24"/>
        </w:rPr>
        <w:t xml:space="preserve"> ) are sentinels more when well-fed (even with no kin nearby): sentinel behavior by Florida scrub-jays fed peanut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9</w:t>
      </w:r>
      <w:r w:rsidRPr="002702D2">
        <w:rPr>
          <w:rFonts w:ascii="Times New Roman" w:hAnsi="Times New Roman" w:cs="Times New Roman"/>
          <w:sz w:val="24"/>
          <w:szCs w:val="24"/>
        </w:rPr>
        <w:t>, 895–903. (doi:10.1046/j.0179-1613.2003.00926.x)</w:t>
      </w:r>
    </w:p>
    <w:p w14:paraId="4E52B56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6.</w:t>
      </w:r>
      <w:r w:rsidRPr="002702D2">
        <w:rPr>
          <w:rFonts w:ascii="Times New Roman" w:hAnsi="Times New Roman" w:cs="Times New Roman"/>
          <w:sz w:val="24"/>
          <w:szCs w:val="24"/>
        </w:rPr>
        <w:tab/>
        <w:t>Hailman JP, McGowan KJ, Woolfenden GE. 2010 Role of helpers in the sentinel behaviour of the Florida scrub jay (</w:t>
      </w:r>
      <w:r w:rsidRPr="002702D2">
        <w:rPr>
          <w:rFonts w:ascii="Times New Roman" w:hAnsi="Times New Roman" w:cs="Times New Roman"/>
          <w:i/>
          <w:iCs/>
          <w:sz w:val="24"/>
          <w:szCs w:val="24"/>
        </w:rPr>
        <w:t>Aphelocoma c. coerulescen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7</w:t>
      </w:r>
      <w:r w:rsidRPr="002702D2">
        <w:rPr>
          <w:rFonts w:ascii="Times New Roman" w:hAnsi="Times New Roman" w:cs="Times New Roman"/>
          <w:sz w:val="24"/>
          <w:szCs w:val="24"/>
        </w:rPr>
        <w:t>, 119–140. (doi:10.1111/j.1439-0310.1994.tb01034.x)</w:t>
      </w:r>
    </w:p>
    <w:p w14:paraId="5607136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7.</w:t>
      </w:r>
      <w:r w:rsidRPr="002702D2">
        <w:rPr>
          <w:rFonts w:ascii="Times New Roman" w:hAnsi="Times New Roman" w:cs="Times New Roman"/>
          <w:sz w:val="24"/>
          <w:szCs w:val="24"/>
        </w:rPr>
        <w:tab/>
        <w:t xml:space="preserve">Bednekoff PA, Woolfenden GE. 2006 Florida scrub-jays compensate for the sentinel behavior of flockmate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12</w:t>
      </w:r>
      <w:r w:rsidRPr="002702D2">
        <w:rPr>
          <w:rFonts w:ascii="Times New Roman" w:hAnsi="Times New Roman" w:cs="Times New Roman"/>
          <w:sz w:val="24"/>
          <w:szCs w:val="24"/>
        </w:rPr>
        <w:t>, 796–800. (doi:10.1111/j.1439-0310.2006.01227.x)</w:t>
      </w:r>
    </w:p>
    <w:p w14:paraId="68812DF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8.</w:t>
      </w:r>
      <w:r w:rsidRPr="002702D2">
        <w:rPr>
          <w:rFonts w:ascii="Times New Roman" w:hAnsi="Times New Roman" w:cs="Times New Roman"/>
          <w:sz w:val="24"/>
          <w:szCs w:val="24"/>
        </w:rPr>
        <w:tab/>
        <w:t xml:space="preserve">Fleischer AL, Bowman R, Woolfenden GE. 2003 Variation in foraging behavior, diet, and time of breeding of Florida scrub-jays in suburban and wildland habitats. </w:t>
      </w:r>
      <w:r w:rsidRPr="002702D2">
        <w:rPr>
          <w:rFonts w:ascii="Times New Roman" w:hAnsi="Times New Roman" w:cs="Times New Roman"/>
          <w:i/>
          <w:iCs/>
          <w:sz w:val="24"/>
          <w:szCs w:val="24"/>
        </w:rPr>
        <w:t>The Condo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5</w:t>
      </w:r>
      <w:r w:rsidRPr="002702D2">
        <w:rPr>
          <w:rFonts w:ascii="Times New Roman" w:hAnsi="Times New Roman" w:cs="Times New Roman"/>
          <w:sz w:val="24"/>
          <w:szCs w:val="24"/>
        </w:rPr>
        <w:t>, 515–527. (doi:10.1093/condor/105.3.515)</w:t>
      </w:r>
    </w:p>
    <w:p w14:paraId="3ECD2FC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19.</w:t>
      </w:r>
      <w:r w:rsidRPr="002702D2">
        <w:rPr>
          <w:rFonts w:ascii="Times New Roman" w:hAnsi="Times New Roman" w:cs="Times New Roman"/>
          <w:sz w:val="24"/>
          <w:szCs w:val="24"/>
        </w:rPr>
        <w:tab/>
        <w:t xml:space="preserve">McGowan KJ, Woolfenden GE. 1989 A sentinel system in the Florida scrub jay.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7</w:t>
      </w:r>
      <w:r w:rsidRPr="002702D2">
        <w:rPr>
          <w:rFonts w:ascii="Times New Roman" w:hAnsi="Times New Roman" w:cs="Times New Roman"/>
          <w:sz w:val="24"/>
          <w:szCs w:val="24"/>
        </w:rPr>
        <w:t>, 1000–1006. (doi:10.1016/0003-3472(89)90144-9)</w:t>
      </w:r>
    </w:p>
    <w:p w14:paraId="60ADBC7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0.</w:t>
      </w:r>
      <w:r w:rsidRPr="002702D2">
        <w:rPr>
          <w:rFonts w:ascii="Times New Roman" w:hAnsi="Times New Roman" w:cs="Times New Roman"/>
          <w:sz w:val="24"/>
          <w:szCs w:val="24"/>
        </w:rPr>
        <w:tab/>
        <w:t xml:space="preserve">Edelaar P, Wright J. 2006 Potential prey make excellent ornithologists: adaptive, flexible responses towards avian predation threat by Arabian babblers </w:t>
      </w:r>
      <w:r w:rsidRPr="002702D2">
        <w:rPr>
          <w:rFonts w:ascii="Times New Roman" w:hAnsi="Times New Roman" w:cs="Times New Roman"/>
          <w:i/>
          <w:iCs/>
          <w:sz w:val="24"/>
          <w:szCs w:val="24"/>
        </w:rPr>
        <w:t>Turdoides squamiceps</w:t>
      </w:r>
      <w:r w:rsidRPr="002702D2">
        <w:rPr>
          <w:rFonts w:ascii="Times New Roman" w:hAnsi="Times New Roman" w:cs="Times New Roman"/>
          <w:sz w:val="24"/>
          <w:szCs w:val="24"/>
        </w:rPr>
        <w:t xml:space="preserve"> living at a migratory hotspot: predation threat flexibility in babblers. </w:t>
      </w:r>
      <w:r w:rsidRPr="002702D2">
        <w:rPr>
          <w:rFonts w:ascii="Times New Roman" w:hAnsi="Times New Roman" w:cs="Times New Roman"/>
          <w:i/>
          <w:iCs/>
          <w:sz w:val="24"/>
          <w:szCs w:val="24"/>
        </w:rPr>
        <w:t>Ibis</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48</w:t>
      </w:r>
      <w:r w:rsidRPr="002702D2">
        <w:rPr>
          <w:rFonts w:ascii="Times New Roman" w:hAnsi="Times New Roman" w:cs="Times New Roman"/>
          <w:sz w:val="24"/>
          <w:szCs w:val="24"/>
        </w:rPr>
        <w:t>, 664–671. (doi:10.1111/j.1474-919X.2006.00567.x)</w:t>
      </w:r>
    </w:p>
    <w:p w14:paraId="04248B7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1.</w:t>
      </w:r>
      <w:r w:rsidRPr="002702D2">
        <w:rPr>
          <w:rFonts w:ascii="Times New Roman" w:hAnsi="Times New Roman" w:cs="Times New Roman"/>
          <w:sz w:val="24"/>
          <w:szCs w:val="24"/>
        </w:rPr>
        <w:tab/>
        <w:t xml:space="preserve">Ostreiher R, Heifetz A. 2017 The sentinel behaviour of Arabian babbler floaters. </w:t>
      </w:r>
      <w:r w:rsidRPr="002702D2">
        <w:rPr>
          <w:rFonts w:ascii="Times New Roman" w:hAnsi="Times New Roman" w:cs="Times New Roman"/>
          <w:i/>
          <w:iCs/>
          <w:sz w:val="24"/>
          <w:szCs w:val="24"/>
        </w:rPr>
        <w:t>R. Soc. Open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w:t>
      </w:r>
      <w:r w:rsidRPr="002702D2">
        <w:rPr>
          <w:rFonts w:ascii="Times New Roman" w:hAnsi="Times New Roman" w:cs="Times New Roman"/>
          <w:sz w:val="24"/>
          <w:szCs w:val="24"/>
        </w:rPr>
        <w:t>, 160738. (doi:10.1098/rsos.160738)</w:t>
      </w:r>
    </w:p>
    <w:p w14:paraId="0906DA0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2.</w:t>
      </w:r>
      <w:r w:rsidRPr="002702D2">
        <w:rPr>
          <w:rFonts w:ascii="Times New Roman" w:hAnsi="Times New Roman" w:cs="Times New Roman"/>
          <w:sz w:val="24"/>
          <w:szCs w:val="24"/>
        </w:rPr>
        <w:tab/>
        <w:t xml:space="preserve">Ostreiher R, Heifetz A. 2019 The sentineling-foraging trade-off in dominant and subordinate arabian babblers. </w:t>
      </w:r>
      <w:r w:rsidRPr="002702D2">
        <w:rPr>
          <w:rFonts w:ascii="Times New Roman" w:hAnsi="Times New Roman" w:cs="Times New Roman"/>
          <w:i/>
          <w:iCs/>
          <w:sz w:val="24"/>
          <w:szCs w:val="24"/>
        </w:rPr>
        <w:t>Ethology</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5</w:t>
      </w:r>
      <w:r w:rsidRPr="002702D2">
        <w:rPr>
          <w:rFonts w:ascii="Times New Roman" w:hAnsi="Times New Roman" w:cs="Times New Roman"/>
          <w:sz w:val="24"/>
          <w:szCs w:val="24"/>
        </w:rPr>
        <w:t>, 98–105. (doi:10.1111/eth.12833)</w:t>
      </w:r>
    </w:p>
    <w:p w14:paraId="66E60B5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23.</w:t>
      </w:r>
      <w:r w:rsidRPr="002702D2">
        <w:rPr>
          <w:rFonts w:ascii="Times New Roman" w:hAnsi="Times New Roman" w:cs="Times New Roman"/>
          <w:sz w:val="24"/>
          <w:szCs w:val="24"/>
        </w:rPr>
        <w:tab/>
        <w:t xml:space="preserve">Ostreiher R, Mundry R, Heifetz A. 2021 On the self-regulation of sentinel activity among Arabian babbler groupmate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73</w:t>
      </w:r>
      <w:r w:rsidRPr="002702D2">
        <w:rPr>
          <w:rFonts w:ascii="Times New Roman" w:hAnsi="Times New Roman" w:cs="Times New Roman"/>
          <w:sz w:val="24"/>
          <w:szCs w:val="24"/>
        </w:rPr>
        <w:t>, 81–92. (doi:10.1016/j.anbehav.2021.01.002)</w:t>
      </w:r>
    </w:p>
    <w:p w14:paraId="224CE9A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4.</w:t>
      </w:r>
      <w:r w:rsidRPr="002702D2">
        <w:rPr>
          <w:rFonts w:ascii="Times New Roman" w:hAnsi="Times New Roman" w:cs="Times New Roman"/>
          <w:sz w:val="24"/>
          <w:szCs w:val="24"/>
        </w:rPr>
        <w:tab/>
        <w:t xml:space="preserve">Wright J, Berg E, De Kort SR, Khazin V, Maklakov AA. 2001 Cooperative sentinel behaviour in the Arabian babbler.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2</w:t>
      </w:r>
      <w:r w:rsidRPr="002702D2">
        <w:rPr>
          <w:rFonts w:ascii="Times New Roman" w:hAnsi="Times New Roman" w:cs="Times New Roman"/>
          <w:sz w:val="24"/>
          <w:szCs w:val="24"/>
        </w:rPr>
        <w:t>, 973–979. (doi:10.1006/anbe.2001.1838)</w:t>
      </w:r>
    </w:p>
    <w:p w14:paraId="7BADAE7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5.</w:t>
      </w:r>
      <w:r w:rsidRPr="002702D2">
        <w:rPr>
          <w:rFonts w:ascii="Times New Roman" w:hAnsi="Times New Roman" w:cs="Times New Roman"/>
          <w:sz w:val="24"/>
          <w:szCs w:val="24"/>
        </w:rPr>
        <w:tab/>
        <w:t xml:space="preserve">Wright J, Maklakov AA, Khazin V. 2001 State-dependent sentinels: an experimental study in the Arabian babbler. </w:t>
      </w:r>
      <w:r w:rsidRPr="002702D2">
        <w:rPr>
          <w:rFonts w:ascii="Times New Roman" w:hAnsi="Times New Roman" w:cs="Times New Roman"/>
          <w:i/>
          <w:iCs/>
          <w:sz w:val="24"/>
          <w:szCs w:val="24"/>
        </w:rPr>
        <w:t>Proc. R. Soc. Lond. B Biol.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68</w:t>
      </w:r>
      <w:r w:rsidRPr="002702D2">
        <w:rPr>
          <w:rFonts w:ascii="Times New Roman" w:hAnsi="Times New Roman" w:cs="Times New Roman"/>
          <w:sz w:val="24"/>
          <w:szCs w:val="24"/>
        </w:rPr>
        <w:t>, 821–826. (doi:10.1098/rspb.2000.1574)</w:t>
      </w:r>
    </w:p>
    <w:p w14:paraId="510A3D6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6.</w:t>
      </w:r>
      <w:r w:rsidRPr="002702D2">
        <w:rPr>
          <w:rFonts w:ascii="Times New Roman" w:hAnsi="Times New Roman" w:cs="Times New Roman"/>
          <w:sz w:val="24"/>
          <w:szCs w:val="24"/>
        </w:rPr>
        <w:tab/>
        <w:t>Gaston AJ. 1977 Social behaviour within groups of jungle babblers (</w:t>
      </w:r>
      <w:r w:rsidRPr="002702D2">
        <w:rPr>
          <w:rFonts w:ascii="Times New Roman" w:hAnsi="Times New Roman" w:cs="Times New Roman"/>
          <w:i/>
          <w:iCs/>
          <w:sz w:val="24"/>
          <w:szCs w:val="24"/>
        </w:rPr>
        <w:t>Turdoides striatu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5</w:t>
      </w:r>
      <w:r w:rsidRPr="002702D2">
        <w:rPr>
          <w:rFonts w:ascii="Times New Roman" w:hAnsi="Times New Roman" w:cs="Times New Roman"/>
          <w:sz w:val="24"/>
          <w:szCs w:val="24"/>
        </w:rPr>
        <w:t>, 828–848.</w:t>
      </w:r>
    </w:p>
    <w:p w14:paraId="10E196B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7.</w:t>
      </w:r>
      <w:r w:rsidRPr="002702D2">
        <w:rPr>
          <w:rFonts w:ascii="Times New Roman" w:hAnsi="Times New Roman" w:cs="Times New Roman"/>
          <w:sz w:val="24"/>
          <w:szCs w:val="24"/>
        </w:rPr>
        <w:tab/>
        <w:t>Rafay M, Ahmad G, Ruby T, Abdullah M, Rasheed F, Abid M. 2020 Breeding and feeding behaviour of jungle babbler(</w:t>
      </w:r>
      <w:r w:rsidRPr="002702D2">
        <w:rPr>
          <w:rFonts w:ascii="Times New Roman" w:hAnsi="Times New Roman" w:cs="Times New Roman"/>
          <w:i/>
          <w:iCs/>
          <w:sz w:val="24"/>
          <w:szCs w:val="24"/>
        </w:rPr>
        <w:t>Turdiodes striata dumont</w:t>
      </w:r>
      <w:r w:rsidRPr="002702D2">
        <w:rPr>
          <w:rFonts w:ascii="Times New Roman" w:hAnsi="Times New Roman" w:cs="Times New Roman"/>
          <w:sz w:val="24"/>
          <w:szCs w:val="24"/>
        </w:rPr>
        <w:t xml:space="preserve">, 1923) in agro-ecological zones of district layyah, pakistan. </w:t>
      </w:r>
      <w:r w:rsidRPr="002702D2">
        <w:rPr>
          <w:rFonts w:ascii="Times New Roman" w:hAnsi="Times New Roman" w:cs="Times New Roman"/>
          <w:i/>
          <w:iCs/>
          <w:sz w:val="24"/>
          <w:szCs w:val="24"/>
        </w:rPr>
        <w:t>Pak. J. Zo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52</w:t>
      </w:r>
      <w:r w:rsidRPr="002702D2">
        <w:rPr>
          <w:rFonts w:ascii="Times New Roman" w:hAnsi="Times New Roman" w:cs="Times New Roman"/>
          <w:sz w:val="24"/>
          <w:szCs w:val="24"/>
        </w:rPr>
        <w:t>, 1701–1708. (doi:https://dx.doi.org/10.17582/journal.pjz/20170420070416)</w:t>
      </w:r>
    </w:p>
    <w:p w14:paraId="395FDA9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8.</w:t>
      </w:r>
      <w:r w:rsidRPr="002702D2">
        <w:rPr>
          <w:rFonts w:ascii="Times New Roman" w:hAnsi="Times New Roman" w:cs="Times New Roman"/>
          <w:sz w:val="24"/>
          <w:szCs w:val="24"/>
        </w:rPr>
        <w:tab/>
        <w:t xml:space="preserve">Bednekoff PA. 1997 Mutualism among safe, selfish sentinels: a dynamic game. </w:t>
      </w:r>
      <w:r w:rsidRPr="002702D2">
        <w:rPr>
          <w:rFonts w:ascii="Times New Roman" w:hAnsi="Times New Roman" w:cs="Times New Roman"/>
          <w:i/>
          <w:iCs/>
          <w:sz w:val="24"/>
          <w:szCs w:val="24"/>
        </w:rPr>
        <w:t>Am. 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50</w:t>
      </w:r>
      <w:r w:rsidRPr="002702D2">
        <w:rPr>
          <w:rFonts w:ascii="Times New Roman" w:hAnsi="Times New Roman" w:cs="Times New Roman"/>
          <w:sz w:val="24"/>
          <w:szCs w:val="24"/>
        </w:rPr>
        <w:t>, 373–392. (doi:10.1086/286070)</w:t>
      </w:r>
    </w:p>
    <w:p w14:paraId="2D51090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29.</w:t>
      </w:r>
      <w:r w:rsidRPr="002702D2">
        <w:rPr>
          <w:rFonts w:ascii="Times New Roman" w:hAnsi="Times New Roman" w:cs="Times New Roman"/>
          <w:sz w:val="24"/>
          <w:szCs w:val="24"/>
        </w:rPr>
        <w:tab/>
        <w:t xml:space="preserve">Bednekoff PA. 2001 Coordination of safe, selfish sentinels based on mutual benefits. </w:t>
      </w:r>
      <w:r w:rsidRPr="002702D2">
        <w:rPr>
          <w:rFonts w:ascii="Times New Roman" w:hAnsi="Times New Roman" w:cs="Times New Roman"/>
          <w:i/>
          <w:iCs/>
          <w:sz w:val="24"/>
          <w:szCs w:val="24"/>
        </w:rPr>
        <w:t>Ann. Zool. Fenn.</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8</w:t>
      </w:r>
      <w:r w:rsidRPr="002702D2">
        <w:rPr>
          <w:rFonts w:ascii="Times New Roman" w:hAnsi="Times New Roman" w:cs="Times New Roman"/>
          <w:sz w:val="24"/>
          <w:szCs w:val="24"/>
        </w:rPr>
        <w:t>, 5–14.</w:t>
      </w:r>
    </w:p>
    <w:p w14:paraId="18D514C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0.</w:t>
      </w:r>
      <w:r w:rsidRPr="002702D2">
        <w:rPr>
          <w:rFonts w:ascii="Times New Roman" w:hAnsi="Times New Roman" w:cs="Times New Roman"/>
          <w:sz w:val="24"/>
          <w:szCs w:val="24"/>
        </w:rPr>
        <w:tab/>
        <w:t xml:space="preserve">Wright J, Berg E, De Kort SR, Khazin V, Maklakov AA. 2001 Safe selfish sentinels in a cooperative bird: </w:t>
      </w:r>
      <w:r w:rsidRPr="002702D2">
        <w:rPr>
          <w:rFonts w:ascii="Times New Roman" w:hAnsi="Times New Roman" w:cs="Times New Roman"/>
          <w:i/>
          <w:iCs/>
          <w:sz w:val="24"/>
          <w:szCs w:val="24"/>
        </w:rPr>
        <w:t>Safe selfish sentinels</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J. Anim.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0</w:t>
      </w:r>
      <w:r w:rsidRPr="002702D2">
        <w:rPr>
          <w:rFonts w:ascii="Times New Roman" w:hAnsi="Times New Roman" w:cs="Times New Roman"/>
          <w:sz w:val="24"/>
          <w:szCs w:val="24"/>
        </w:rPr>
        <w:t>, 1070–1079. (doi:10.1046/j.0021-8790.2001.00565.x)</w:t>
      </w:r>
    </w:p>
    <w:p w14:paraId="418B2D6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1.</w:t>
      </w:r>
      <w:r w:rsidRPr="002702D2">
        <w:rPr>
          <w:rFonts w:ascii="Times New Roman" w:hAnsi="Times New Roman" w:cs="Times New Roman"/>
          <w:sz w:val="24"/>
          <w:szCs w:val="24"/>
        </w:rPr>
        <w:tab/>
        <w:t xml:space="preserve">Olson RS, Haley PB, Dyer FC, Adami C. 2015 Exploring the evolution of a trade-off between vigilance and foraging in group-living organisms. </w:t>
      </w:r>
      <w:r w:rsidRPr="002702D2">
        <w:rPr>
          <w:rFonts w:ascii="Times New Roman" w:hAnsi="Times New Roman" w:cs="Times New Roman"/>
          <w:i/>
          <w:iCs/>
          <w:sz w:val="24"/>
          <w:szCs w:val="24"/>
        </w:rPr>
        <w:t>R. Soc. Open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w:t>
      </w:r>
      <w:r w:rsidRPr="002702D2">
        <w:rPr>
          <w:rFonts w:ascii="Times New Roman" w:hAnsi="Times New Roman" w:cs="Times New Roman"/>
          <w:sz w:val="24"/>
          <w:szCs w:val="24"/>
        </w:rPr>
        <w:t>, 150135. (doi:10.1098/rsos.150135)</w:t>
      </w:r>
    </w:p>
    <w:p w14:paraId="135A703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2.</w:t>
      </w:r>
      <w:r w:rsidRPr="002702D2">
        <w:rPr>
          <w:rFonts w:ascii="Times New Roman" w:hAnsi="Times New Roman" w:cs="Times New Roman"/>
          <w:sz w:val="24"/>
          <w:szCs w:val="24"/>
        </w:rPr>
        <w:tab/>
        <w:t xml:space="preserve">Lima SL, Dill LM. 1990 Behavioral decisions made under the risk of predation: a review and prospectus. </w:t>
      </w:r>
      <w:r w:rsidRPr="002702D2">
        <w:rPr>
          <w:rFonts w:ascii="Times New Roman" w:hAnsi="Times New Roman" w:cs="Times New Roman"/>
          <w:i/>
          <w:iCs/>
          <w:sz w:val="24"/>
          <w:szCs w:val="24"/>
        </w:rPr>
        <w:t>Can. J. Zo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8</w:t>
      </w:r>
      <w:r w:rsidRPr="002702D2">
        <w:rPr>
          <w:rFonts w:ascii="Times New Roman" w:hAnsi="Times New Roman" w:cs="Times New Roman"/>
          <w:sz w:val="24"/>
          <w:szCs w:val="24"/>
        </w:rPr>
        <w:t>, 619–640. (doi:10.1139/z90-092)</w:t>
      </w:r>
    </w:p>
    <w:p w14:paraId="0F908C2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3.</w:t>
      </w:r>
      <w:r w:rsidRPr="002702D2">
        <w:rPr>
          <w:rFonts w:ascii="Times New Roman" w:hAnsi="Times New Roman" w:cs="Times New Roman"/>
          <w:sz w:val="24"/>
          <w:szCs w:val="24"/>
        </w:rPr>
        <w:tab/>
        <w:t xml:space="preserve">Lima SL. 1998 Stress and decision making under the risk of predation: recent developments from behavioral, reproductive, and ecological perspectives. In </w:t>
      </w:r>
      <w:r w:rsidRPr="002702D2">
        <w:rPr>
          <w:rFonts w:ascii="Times New Roman" w:hAnsi="Times New Roman" w:cs="Times New Roman"/>
          <w:i/>
          <w:iCs/>
          <w:sz w:val="24"/>
          <w:szCs w:val="24"/>
        </w:rPr>
        <w:t>Advances in the Study of Behavior</w:t>
      </w:r>
      <w:r w:rsidRPr="002702D2">
        <w:rPr>
          <w:rFonts w:ascii="Times New Roman" w:hAnsi="Times New Roman" w:cs="Times New Roman"/>
          <w:sz w:val="24"/>
          <w:szCs w:val="24"/>
        </w:rPr>
        <w:t xml:space="preserve"> (eds AP Møller, M Milinski, PJB Slater), pp. 215–290. Academic Press. (doi:10.1016/S0065-3454(08)60366-6)</w:t>
      </w:r>
    </w:p>
    <w:p w14:paraId="375CC22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4.</w:t>
      </w:r>
      <w:r w:rsidRPr="002702D2">
        <w:rPr>
          <w:rFonts w:ascii="Times New Roman" w:hAnsi="Times New Roman" w:cs="Times New Roman"/>
          <w:sz w:val="24"/>
          <w:szCs w:val="24"/>
        </w:rPr>
        <w:tab/>
        <w:t xml:space="preserve">Trivers RL. 1971 The Evolution of Reciprocal Altruism. </w:t>
      </w:r>
      <w:r w:rsidRPr="002702D2">
        <w:rPr>
          <w:rFonts w:ascii="Times New Roman" w:hAnsi="Times New Roman" w:cs="Times New Roman"/>
          <w:i/>
          <w:iCs/>
          <w:sz w:val="24"/>
          <w:szCs w:val="24"/>
        </w:rPr>
        <w:t>Q. Rev.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6</w:t>
      </w:r>
      <w:r w:rsidRPr="002702D2">
        <w:rPr>
          <w:rFonts w:ascii="Times New Roman" w:hAnsi="Times New Roman" w:cs="Times New Roman"/>
          <w:sz w:val="24"/>
          <w:szCs w:val="24"/>
        </w:rPr>
        <w:t>, 35–57.</w:t>
      </w:r>
    </w:p>
    <w:p w14:paraId="7C9034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35.</w:t>
      </w:r>
      <w:r w:rsidRPr="002702D2">
        <w:rPr>
          <w:rFonts w:ascii="Times New Roman" w:hAnsi="Times New Roman" w:cs="Times New Roman"/>
          <w:sz w:val="24"/>
          <w:szCs w:val="24"/>
        </w:rPr>
        <w:tab/>
        <w:t xml:space="preserve">Hamilton WD. 1964 The genetical evolution of social behaviour. I. </w:t>
      </w:r>
      <w:r w:rsidRPr="002702D2">
        <w:rPr>
          <w:rFonts w:ascii="Times New Roman" w:hAnsi="Times New Roman" w:cs="Times New Roman"/>
          <w:i/>
          <w:iCs/>
          <w:sz w:val="24"/>
          <w:szCs w:val="24"/>
        </w:rPr>
        <w:t>J. Theor.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1–16. (doi:10.1016/0022-5193(64)90038-4)</w:t>
      </w:r>
    </w:p>
    <w:p w14:paraId="433305F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6.</w:t>
      </w:r>
      <w:r w:rsidRPr="002702D2">
        <w:rPr>
          <w:rFonts w:ascii="Times New Roman" w:hAnsi="Times New Roman" w:cs="Times New Roman"/>
          <w:sz w:val="24"/>
          <w:szCs w:val="24"/>
        </w:rPr>
        <w:tab/>
        <w:t xml:space="preserve">Clutton-Brock TH, O’Riain MJ, Brotherton PNM, Gaynor D, Kansky R, Griffin AS, Manser M. 1999 Selfish sentinels in cooperative mammals. </w:t>
      </w:r>
      <w:r w:rsidRPr="002702D2">
        <w:rPr>
          <w:rFonts w:ascii="Times New Roman" w:hAnsi="Times New Roman" w:cs="Times New Roman"/>
          <w:i/>
          <w:iCs/>
          <w:sz w:val="24"/>
          <w:szCs w:val="24"/>
        </w:rPr>
        <w:t>Scienc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4</w:t>
      </w:r>
      <w:r w:rsidRPr="002702D2">
        <w:rPr>
          <w:rFonts w:ascii="Times New Roman" w:hAnsi="Times New Roman" w:cs="Times New Roman"/>
          <w:sz w:val="24"/>
          <w:szCs w:val="24"/>
        </w:rPr>
        <w:t>, 1640–1644. (doi:10.1126/science.284.5420.1640)</w:t>
      </w:r>
    </w:p>
    <w:p w14:paraId="177819E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7.</w:t>
      </w:r>
      <w:r w:rsidRPr="002702D2">
        <w:rPr>
          <w:rFonts w:ascii="Times New Roman" w:hAnsi="Times New Roman" w:cs="Times New Roman"/>
          <w:sz w:val="24"/>
          <w:szCs w:val="24"/>
        </w:rPr>
        <w:tab/>
        <w:t xml:space="preserve">Morris-Drake A, Christensen C, Kern JM, Radford AN. 2019 Experimental field evidence that out-group threats influence within-group behavior.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0</w:t>
      </w:r>
      <w:r w:rsidRPr="002702D2">
        <w:rPr>
          <w:rFonts w:ascii="Times New Roman" w:hAnsi="Times New Roman" w:cs="Times New Roman"/>
          <w:sz w:val="24"/>
          <w:szCs w:val="24"/>
        </w:rPr>
        <w:t>, 1425–1435. (doi:10.1093/beheco/arz095)</w:t>
      </w:r>
    </w:p>
    <w:p w14:paraId="7586E94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8.</w:t>
      </w:r>
      <w:r w:rsidRPr="002702D2">
        <w:rPr>
          <w:rFonts w:ascii="Times New Roman" w:hAnsi="Times New Roman" w:cs="Times New Roman"/>
          <w:sz w:val="24"/>
          <w:szCs w:val="24"/>
        </w:rPr>
        <w:tab/>
        <w:t xml:space="preserve">Walker L, York J, Young A. 2016 Sexually selected sentinels? Evidence of a role for intrasexual competition in sentinel behavior.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7</w:t>
      </w:r>
      <w:r w:rsidRPr="002702D2">
        <w:rPr>
          <w:rFonts w:ascii="Times New Roman" w:hAnsi="Times New Roman" w:cs="Times New Roman"/>
          <w:sz w:val="24"/>
          <w:szCs w:val="24"/>
        </w:rPr>
        <w:t>, 1461–1470. (doi:10.1093/beheco/arw064)</w:t>
      </w:r>
    </w:p>
    <w:p w14:paraId="53B0C06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39.</w:t>
      </w:r>
      <w:r w:rsidRPr="002702D2">
        <w:rPr>
          <w:rFonts w:ascii="Times New Roman" w:hAnsi="Times New Roman" w:cs="Times New Roman"/>
          <w:sz w:val="24"/>
          <w:szCs w:val="24"/>
        </w:rPr>
        <w:tab/>
        <w:t xml:space="preserve">Hollén LI, Bell MBV, Radford AN. 2008 Cooperative sentinel calling? Foragers gain increased biomass intake. </w:t>
      </w:r>
      <w:r w:rsidRPr="002702D2">
        <w:rPr>
          <w:rFonts w:ascii="Times New Roman" w:hAnsi="Times New Roman" w:cs="Times New Roman"/>
          <w:i/>
          <w:iCs/>
          <w:sz w:val="24"/>
          <w:szCs w:val="24"/>
        </w:rPr>
        <w:t>Curr.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8</w:t>
      </w:r>
      <w:r w:rsidRPr="002702D2">
        <w:rPr>
          <w:rFonts w:ascii="Times New Roman" w:hAnsi="Times New Roman" w:cs="Times New Roman"/>
          <w:sz w:val="24"/>
          <w:szCs w:val="24"/>
        </w:rPr>
        <w:t>, 576–579. (doi:10.1016/j.cub.2008.02.078)</w:t>
      </w:r>
    </w:p>
    <w:p w14:paraId="3ED3223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0.</w:t>
      </w:r>
      <w:r w:rsidRPr="002702D2">
        <w:rPr>
          <w:rFonts w:ascii="Times New Roman" w:hAnsi="Times New Roman" w:cs="Times New Roman"/>
          <w:sz w:val="24"/>
          <w:szCs w:val="24"/>
        </w:rPr>
        <w:tab/>
        <w:t xml:space="preserve">Ducatez S, Sayol F, Sol D, Lefebvre L. 2018 Are urban vertebrates city specialists, artificial habitat exploiters, or environmental generalists? </w:t>
      </w:r>
      <w:r w:rsidRPr="002702D2">
        <w:rPr>
          <w:rFonts w:ascii="Times New Roman" w:hAnsi="Times New Roman" w:cs="Times New Roman"/>
          <w:i/>
          <w:iCs/>
          <w:sz w:val="24"/>
          <w:szCs w:val="24"/>
        </w:rPr>
        <w:t>Integr. Comp.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58</w:t>
      </w:r>
      <w:r w:rsidRPr="002702D2">
        <w:rPr>
          <w:rFonts w:ascii="Times New Roman" w:hAnsi="Times New Roman" w:cs="Times New Roman"/>
          <w:sz w:val="24"/>
          <w:szCs w:val="24"/>
        </w:rPr>
        <w:t>, 929–938. (doi:10.1093/icb/icy101)</w:t>
      </w:r>
    </w:p>
    <w:p w14:paraId="44D555A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1.</w:t>
      </w:r>
      <w:r w:rsidRPr="002702D2">
        <w:rPr>
          <w:rFonts w:ascii="Times New Roman" w:hAnsi="Times New Roman" w:cs="Times New Roman"/>
          <w:sz w:val="24"/>
          <w:szCs w:val="24"/>
        </w:rP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2702D2">
        <w:rPr>
          <w:rFonts w:ascii="Times New Roman" w:hAnsi="Times New Roman" w:cs="Times New Roman"/>
          <w:i/>
          <w:iCs/>
          <w:sz w:val="24"/>
          <w:szCs w:val="24"/>
        </w:rPr>
        <w:t>Oikos</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8</w:t>
      </w:r>
      <w:r w:rsidRPr="002702D2">
        <w:rPr>
          <w:rFonts w:ascii="Times New Roman" w:hAnsi="Times New Roman" w:cs="Times New Roman"/>
          <w:sz w:val="24"/>
          <w:szCs w:val="24"/>
        </w:rPr>
        <w:t>, 845–858. (doi:10.1111/oik.06158)</w:t>
      </w:r>
    </w:p>
    <w:p w14:paraId="4744ADA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2.</w:t>
      </w:r>
      <w:r w:rsidRPr="002702D2">
        <w:rPr>
          <w:rFonts w:ascii="Times New Roman" w:hAnsi="Times New Roman" w:cs="Times New Roman"/>
          <w:sz w:val="24"/>
          <w:szCs w:val="24"/>
        </w:rPr>
        <w:tab/>
        <w:t xml:space="preserve">UN Department of Economic and Social Affairs. 2018 68% of the world population projected to live in urban areas by 2050, says UN. </w:t>
      </w:r>
      <w:r w:rsidRPr="002702D2">
        <w:rPr>
          <w:rFonts w:ascii="Times New Roman" w:hAnsi="Times New Roman" w:cs="Times New Roman"/>
          <w:i/>
          <w:iCs/>
          <w:sz w:val="24"/>
          <w:szCs w:val="24"/>
        </w:rPr>
        <w:t>U. N.</w:t>
      </w:r>
      <w:r w:rsidRPr="002702D2">
        <w:rPr>
          <w:rFonts w:ascii="Times New Roman" w:hAnsi="Times New Roman" w:cs="Times New Roman"/>
          <w:sz w:val="24"/>
          <w:szCs w:val="24"/>
        </w:rPr>
        <w:t xml:space="preserve"> See https://www.un.org/development/desa/en/news/population/2018-revision-of-world-urbanization-prospects.html.</w:t>
      </w:r>
    </w:p>
    <w:p w14:paraId="30C7D244"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3.</w:t>
      </w:r>
      <w:r w:rsidRPr="002702D2">
        <w:rPr>
          <w:rFonts w:ascii="Times New Roman" w:hAnsi="Times New Roman" w:cs="Times New Roman"/>
          <w:sz w:val="24"/>
          <w:szCs w:val="24"/>
        </w:rPr>
        <w:tab/>
        <w:t xml:space="preserve">Isaksson C. 2018 Impact of urbanization on birds. In </w:t>
      </w:r>
      <w:r w:rsidRPr="002702D2">
        <w:rPr>
          <w:rFonts w:ascii="Times New Roman" w:hAnsi="Times New Roman" w:cs="Times New Roman"/>
          <w:i/>
          <w:iCs/>
          <w:sz w:val="24"/>
          <w:szCs w:val="24"/>
        </w:rPr>
        <w:t>Bird Species: How They Arise, Modify and Vanish</w:t>
      </w:r>
      <w:r w:rsidRPr="002702D2">
        <w:rPr>
          <w:rFonts w:ascii="Times New Roman" w:hAnsi="Times New Roman" w:cs="Times New Roman"/>
          <w:sz w:val="24"/>
          <w:szCs w:val="24"/>
        </w:rPr>
        <w:t xml:space="preserve"> (ed DT Tietze), pp. 235–257. Cham: Springer International Publishing. (doi:10.1007/978-3-319-91689-7_13)</w:t>
      </w:r>
    </w:p>
    <w:p w14:paraId="7CDA3D5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4.</w:t>
      </w:r>
      <w:r w:rsidRPr="002702D2">
        <w:rPr>
          <w:rFonts w:ascii="Times New Roman" w:hAnsi="Times New Roman" w:cs="Times New Roman"/>
          <w:sz w:val="24"/>
          <w:szCs w:val="24"/>
        </w:rPr>
        <w:tab/>
        <w:t xml:space="preserve">Marzluff JM. 2001 Worldwide urbanization and its effects on birds. In </w:t>
      </w:r>
      <w:r w:rsidRPr="002702D2">
        <w:rPr>
          <w:rFonts w:ascii="Times New Roman" w:hAnsi="Times New Roman" w:cs="Times New Roman"/>
          <w:i/>
          <w:iCs/>
          <w:sz w:val="24"/>
          <w:szCs w:val="24"/>
        </w:rPr>
        <w:t>Avian Ecology and Conservation in an Urbanizing World</w:t>
      </w:r>
      <w:r w:rsidRPr="002702D2">
        <w:rPr>
          <w:rFonts w:ascii="Times New Roman" w:hAnsi="Times New Roman" w:cs="Times New Roman"/>
          <w:sz w:val="24"/>
          <w:szCs w:val="24"/>
        </w:rPr>
        <w:t xml:space="preserve"> (eds JM Marzluff, R Bowman, R Donnelly), pp. 19–47. Boston, MA: Springer US. (doi:10.1007/978-1-4615-1531-9_2)</w:t>
      </w:r>
    </w:p>
    <w:p w14:paraId="5B6F1242"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5.</w:t>
      </w:r>
      <w:r w:rsidRPr="002702D2">
        <w:rPr>
          <w:rFonts w:ascii="Times New Roman" w:hAnsi="Times New Roman" w:cs="Times New Roman"/>
          <w:sz w:val="24"/>
          <w:szCs w:val="24"/>
        </w:rPr>
        <w:tab/>
        <w:t xml:space="preserve">Aronson MFJ </w:t>
      </w:r>
      <w:r w:rsidRPr="002702D2">
        <w:rPr>
          <w:rFonts w:ascii="Times New Roman" w:hAnsi="Times New Roman" w:cs="Times New Roman"/>
          <w:i/>
          <w:iCs/>
          <w:sz w:val="24"/>
          <w:szCs w:val="24"/>
        </w:rPr>
        <w:t>et al.</w:t>
      </w:r>
      <w:r w:rsidRPr="002702D2">
        <w:rPr>
          <w:rFonts w:ascii="Times New Roman" w:hAnsi="Times New Roman" w:cs="Times New Roman"/>
          <w:sz w:val="24"/>
          <w:szCs w:val="24"/>
        </w:rPr>
        <w:t xml:space="preserve"> 2014 A global analysis of the impacts of urbanization on bird and plant diversity reveals key anthropogenic drivers. </w:t>
      </w:r>
      <w:r w:rsidRPr="002702D2">
        <w:rPr>
          <w:rFonts w:ascii="Times New Roman" w:hAnsi="Times New Roman" w:cs="Times New Roman"/>
          <w:i/>
          <w:iCs/>
          <w:sz w:val="24"/>
          <w:szCs w:val="24"/>
        </w:rPr>
        <w:t>Proc. R. Soc. B Biol. Sci.</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1</w:t>
      </w:r>
      <w:r w:rsidRPr="002702D2">
        <w:rPr>
          <w:rFonts w:ascii="Times New Roman" w:hAnsi="Times New Roman" w:cs="Times New Roman"/>
          <w:sz w:val="24"/>
          <w:szCs w:val="24"/>
        </w:rPr>
        <w:t>, 20133330. (doi:10.1098/rspb.2013.3330)</w:t>
      </w:r>
    </w:p>
    <w:p w14:paraId="4F1C52E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46.</w:t>
      </w:r>
      <w:r w:rsidRPr="002702D2">
        <w:rPr>
          <w:rFonts w:ascii="Times New Roman" w:hAnsi="Times New Roman" w:cs="Times New Roman"/>
          <w:sz w:val="24"/>
          <w:szCs w:val="24"/>
        </w:rPr>
        <w:tab/>
        <w:t xml:space="preserve">Meillère A, Brischoux F, Parenteau C, Angelier F. 2015 Influence of urbanization on body size, condition, and physiology in an urban exploiter: a multi-component approach. </w:t>
      </w:r>
      <w:r w:rsidRPr="002702D2">
        <w:rPr>
          <w:rFonts w:ascii="Times New Roman" w:hAnsi="Times New Roman" w:cs="Times New Roman"/>
          <w:i/>
          <w:iCs/>
          <w:sz w:val="24"/>
          <w:szCs w:val="24"/>
        </w:rPr>
        <w:t>PLOS ON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w:t>
      </w:r>
      <w:r w:rsidRPr="002702D2">
        <w:rPr>
          <w:rFonts w:ascii="Times New Roman" w:hAnsi="Times New Roman" w:cs="Times New Roman"/>
          <w:sz w:val="24"/>
          <w:szCs w:val="24"/>
        </w:rPr>
        <w:t>, e0135685. (doi:10.1371/journal.pone.0135685)</w:t>
      </w:r>
    </w:p>
    <w:p w14:paraId="0CA55B7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7.</w:t>
      </w:r>
      <w:r w:rsidRPr="002702D2">
        <w:rPr>
          <w:rFonts w:ascii="Times New Roman" w:hAnsi="Times New Roman" w:cs="Times New Roman"/>
          <w:sz w:val="24"/>
          <w:szCs w:val="24"/>
        </w:rPr>
        <w:tab/>
        <w:t xml:space="preserve">Lowry H, Lill A, Wong BBM. 2013 Behavioural responses of wildlife to urban environments. </w:t>
      </w:r>
      <w:r w:rsidRPr="002702D2">
        <w:rPr>
          <w:rFonts w:ascii="Times New Roman" w:hAnsi="Times New Roman" w:cs="Times New Roman"/>
          <w:i/>
          <w:iCs/>
          <w:sz w:val="24"/>
          <w:szCs w:val="24"/>
        </w:rPr>
        <w:t>Biol. Rev. Camb. Philos. Soc.</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8</w:t>
      </w:r>
      <w:r w:rsidRPr="002702D2">
        <w:rPr>
          <w:rFonts w:ascii="Times New Roman" w:hAnsi="Times New Roman" w:cs="Times New Roman"/>
          <w:sz w:val="24"/>
          <w:szCs w:val="24"/>
        </w:rPr>
        <w:t>, 537–549. (doi:10.1111/brv.12012)</w:t>
      </w:r>
    </w:p>
    <w:p w14:paraId="3EB274C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8.</w:t>
      </w:r>
      <w:r w:rsidRPr="002702D2">
        <w:rPr>
          <w:rFonts w:ascii="Times New Roman" w:hAnsi="Times New Roman" w:cs="Times New Roman"/>
          <w:sz w:val="24"/>
          <w:szCs w:val="24"/>
        </w:rPr>
        <w:tab/>
        <w:t xml:space="preserve">Francis RA, Chadwick MA. 2012 What makes a species synurbic? </w:t>
      </w:r>
      <w:r w:rsidRPr="002702D2">
        <w:rPr>
          <w:rFonts w:ascii="Times New Roman" w:hAnsi="Times New Roman" w:cs="Times New Roman"/>
          <w:i/>
          <w:iCs/>
          <w:sz w:val="24"/>
          <w:szCs w:val="24"/>
        </w:rPr>
        <w:t>Appl. Geogr.</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2</w:t>
      </w:r>
      <w:r w:rsidRPr="002702D2">
        <w:rPr>
          <w:rFonts w:ascii="Times New Roman" w:hAnsi="Times New Roman" w:cs="Times New Roman"/>
          <w:sz w:val="24"/>
          <w:szCs w:val="24"/>
        </w:rPr>
        <w:t>, 514–521. (doi:10.1016/j.apgeog.2011.06.013)</w:t>
      </w:r>
    </w:p>
    <w:p w14:paraId="5F3748B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49.</w:t>
      </w:r>
      <w:r w:rsidRPr="002702D2">
        <w:rPr>
          <w:rFonts w:ascii="Times New Roman" w:hAnsi="Times New Roman" w:cs="Times New Roman"/>
          <w:sz w:val="24"/>
          <w:szCs w:val="24"/>
        </w:rPr>
        <w:tab/>
        <w:t xml:space="preserve">Marzluff JM, McGowan KJ, Donnelly R, Knight RL. 2001 Causes and consequences of expanding American Crow populations. In </w:t>
      </w:r>
      <w:r w:rsidRPr="002702D2">
        <w:rPr>
          <w:rFonts w:ascii="Times New Roman" w:hAnsi="Times New Roman" w:cs="Times New Roman"/>
          <w:i/>
          <w:iCs/>
          <w:sz w:val="24"/>
          <w:szCs w:val="24"/>
        </w:rPr>
        <w:t>Avian Ecology and Conservation in an Urbanizing World</w:t>
      </w:r>
      <w:r w:rsidRPr="002702D2">
        <w:rPr>
          <w:rFonts w:ascii="Times New Roman" w:hAnsi="Times New Roman" w:cs="Times New Roman"/>
          <w:sz w:val="24"/>
          <w:szCs w:val="24"/>
        </w:rPr>
        <w:t xml:space="preserve"> (eds JM Marzluff, R Bowman, R Donnelly), pp. 331–363. Boston, MA: Springer US. (doi:10.1007/978-1-4615-1531-9_16)</w:t>
      </w:r>
    </w:p>
    <w:p w14:paraId="66EC89F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0.</w:t>
      </w:r>
      <w:r w:rsidRPr="002702D2">
        <w:rPr>
          <w:rFonts w:ascii="Times New Roman" w:hAnsi="Times New Roman" w:cs="Times New Roman"/>
          <w:sz w:val="24"/>
          <w:szCs w:val="24"/>
        </w:rPr>
        <w:tab/>
        <w:t xml:space="preserve">Marzluff JM, Neatherlin E. 2006 Corvid response to human settlements and campgrounds: Causes, consequences, and challenges for conservation. </w:t>
      </w:r>
      <w:r w:rsidRPr="002702D2">
        <w:rPr>
          <w:rFonts w:ascii="Times New Roman" w:hAnsi="Times New Roman" w:cs="Times New Roman"/>
          <w:i/>
          <w:iCs/>
          <w:sz w:val="24"/>
          <w:szCs w:val="24"/>
        </w:rPr>
        <w:t>Biol. Conser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30</w:t>
      </w:r>
      <w:r w:rsidRPr="002702D2">
        <w:rPr>
          <w:rFonts w:ascii="Times New Roman" w:hAnsi="Times New Roman" w:cs="Times New Roman"/>
          <w:sz w:val="24"/>
          <w:szCs w:val="24"/>
        </w:rPr>
        <w:t>, 301–314. (doi:10.1016/j.biocon.2005.12.026)</w:t>
      </w:r>
    </w:p>
    <w:p w14:paraId="1B749BA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1.</w:t>
      </w:r>
      <w:r w:rsidRPr="002702D2">
        <w:rPr>
          <w:rFonts w:ascii="Times New Roman" w:hAnsi="Times New Roman" w:cs="Times New Roman"/>
          <w:sz w:val="24"/>
          <w:szCs w:val="24"/>
        </w:rPr>
        <w:tab/>
        <w:t xml:space="preserve">Withey JC, Marzluff JM. 2009 Multi-scale use of lands providing anthropogenic resources by American Crows in an urbanizing landscape. </w:t>
      </w:r>
      <w:r w:rsidRPr="002702D2">
        <w:rPr>
          <w:rFonts w:ascii="Times New Roman" w:hAnsi="Times New Roman" w:cs="Times New Roman"/>
          <w:i/>
          <w:iCs/>
          <w:sz w:val="24"/>
          <w:szCs w:val="24"/>
        </w:rPr>
        <w:t>Landsc.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4</w:t>
      </w:r>
      <w:r w:rsidRPr="002702D2">
        <w:rPr>
          <w:rFonts w:ascii="Times New Roman" w:hAnsi="Times New Roman" w:cs="Times New Roman"/>
          <w:sz w:val="24"/>
          <w:szCs w:val="24"/>
        </w:rPr>
        <w:t>, 281–293. (doi:10.1007/s10980-008-9305-9)</w:t>
      </w:r>
    </w:p>
    <w:p w14:paraId="6383F28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2.</w:t>
      </w:r>
      <w:r w:rsidRPr="002702D2">
        <w:rPr>
          <w:rFonts w:ascii="Times New Roman" w:hAnsi="Times New Roman" w:cs="Times New Roman"/>
          <w:sz w:val="24"/>
          <w:szCs w:val="24"/>
        </w:rPr>
        <w:tab/>
        <w:t xml:space="preserve">Withey J, Marzluff J. 2005 Dispersal by juvenile American crows influences population dynamics across a gradient of urbanization. </w:t>
      </w:r>
      <w:r w:rsidRPr="002702D2">
        <w:rPr>
          <w:rFonts w:ascii="Times New Roman" w:hAnsi="Times New Roman" w:cs="Times New Roman"/>
          <w:i/>
          <w:iCs/>
          <w:sz w:val="24"/>
          <w:szCs w:val="24"/>
        </w:rPr>
        <w:t>The Auk</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2</w:t>
      </w:r>
      <w:r w:rsidRPr="002702D2">
        <w:rPr>
          <w:rFonts w:ascii="Times New Roman" w:hAnsi="Times New Roman" w:cs="Times New Roman"/>
          <w:sz w:val="24"/>
          <w:szCs w:val="24"/>
        </w:rPr>
        <w:t>, 205–221. (doi:10.1093/auk/122.1.205)</w:t>
      </w:r>
    </w:p>
    <w:p w14:paraId="57FB892B"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3.</w:t>
      </w:r>
      <w:r w:rsidRPr="002702D2">
        <w:rPr>
          <w:rFonts w:ascii="Times New Roman" w:hAnsi="Times New Roman" w:cs="Times New Roman"/>
          <w:sz w:val="24"/>
          <w:szCs w:val="24"/>
        </w:rPr>
        <w:tab/>
        <w:t xml:space="preserve">De León LF, Sharpe DMT, Gotanda KM, Raeymaekers JAM, Chaves JA, Hendry AP, Podos J. 2019 Urbanization erodes niche segregation in Darwin’s finches. </w:t>
      </w:r>
      <w:r w:rsidRPr="002702D2">
        <w:rPr>
          <w:rFonts w:ascii="Times New Roman" w:hAnsi="Times New Roman" w:cs="Times New Roman"/>
          <w:i/>
          <w:iCs/>
          <w:sz w:val="24"/>
          <w:szCs w:val="24"/>
        </w:rPr>
        <w:t>Evol. App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w:t>
      </w:r>
      <w:r w:rsidRPr="002702D2">
        <w:rPr>
          <w:rFonts w:ascii="Times New Roman" w:hAnsi="Times New Roman" w:cs="Times New Roman"/>
          <w:sz w:val="24"/>
          <w:szCs w:val="24"/>
        </w:rPr>
        <w:t>, 1329–1343. (doi:10.1111/eva.12721)</w:t>
      </w:r>
    </w:p>
    <w:p w14:paraId="67CA20F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4.</w:t>
      </w:r>
      <w:r w:rsidRPr="002702D2">
        <w:rPr>
          <w:rFonts w:ascii="Times New Roman" w:hAnsi="Times New Roman" w:cs="Times New Roman"/>
          <w:sz w:val="24"/>
          <w:szCs w:val="24"/>
        </w:rPr>
        <w:tab/>
        <w:t xml:space="preserve">Gotanda KM. 2020 Human influences on antipredator behaviour in Darwin’s finches. </w:t>
      </w:r>
      <w:r w:rsidRPr="002702D2">
        <w:rPr>
          <w:rFonts w:ascii="Times New Roman" w:hAnsi="Times New Roman" w:cs="Times New Roman"/>
          <w:i/>
          <w:iCs/>
          <w:sz w:val="24"/>
          <w:szCs w:val="24"/>
        </w:rPr>
        <w:t>J. Anim.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9</w:t>
      </w:r>
      <w:r w:rsidRPr="002702D2">
        <w:rPr>
          <w:rFonts w:ascii="Times New Roman" w:hAnsi="Times New Roman" w:cs="Times New Roman"/>
          <w:sz w:val="24"/>
          <w:szCs w:val="24"/>
        </w:rPr>
        <w:t>, 614–622. (doi:10.1111/1365-2656.13127)</w:t>
      </w:r>
    </w:p>
    <w:p w14:paraId="505EB41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5.</w:t>
      </w:r>
      <w:r w:rsidRPr="002702D2">
        <w:rPr>
          <w:rFonts w:ascii="Times New Roman" w:hAnsi="Times New Roman" w:cs="Times New Roman"/>
          <w:sz w:val="24"/>
          <w:szCs w:val="24"/>
        </w:rPr>
        <w:tab/>
        <w:t xml:space="preserve">Kern JM, Radford AN. 2016 Anthropogenic noise disrupts use of vocal information about predation risk. </w:t>
      </w:r>
      <w:r w:rsidRPr="002702D2">
        <w:rPr>
          <w:rFonts w:ascii="Times New Roman" w:hAnsi="Times New Roman" w:cs="Times New Roman"/>
          <w:i/>
          <w:iCs/>
          <w:sz w:val="24"/>
          <w:szCs w:val="24"/>
        </w:rPr>
        <w:t>Environ. Pollut. Barking Essex 1987</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18</w:t>
      </w:r>
      <w:r w:rsidRPr="002702D2">
        <w:rPr>
          <w:rFonts w:ascii="Times New Roman" w:hAnsi="Times New Roman" w:cs="Times New Roman"/>
          <w:sz w:val="24"/>
          <w:szCs w:val="24"/>
        </w:rPr>
        <w:t>, 988–995. (doi:10.1016/j.envpol.2016.08.049)</w:t>
      </w:r>
    </w:p>
    <w:p w14:paraId="5C2F977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6.</w:t>
      </w:r>
      <w:r w:rsidRPr="002702D2">
        <w:rPr>
          <w:rFonts w:ascii="Times New Roman" w:hAnsi="Times New Roman" w:cs="Times New Roman"/>
          <w:sz w:val="24"/>
          <w:szCs w:val="24"/>
        </w:rPr>
        <w:tab/>
        <w:t xml:space="preserve">Stofberg M, Cunningham S, Sumasgutner P, Amar A. 2019 Juggling a “junk-food” diet: responses of an urban bird to fluctuating anthropogenic-food availability. </w:t>
      </w:r>
      <w:r w:rsidRPr="002702D2">
        <w:rPr>
          <w:rFonts w:ascii="Times New Roman" w:hAnsi="Times New Roman" w:cs="Times New Roman"/>
          <w:i/>
          <w:iCs/>
          <w:sz w:val="24"/>
          <w:szCs w:val="24"/>
        </w:rPr>
        <w:t>Urban Ecosys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2</w:t>
      </w:r>
      <w:r w:rsidRPr="002702D2">
        <w:rPr>
          <w:rFonts w:ascii="Times New Roman" w:hAnsi="Times New Roman" w:cs="Times New Roman"/>
          <w:sz w:val="24"/>
          <w:szCs w:val="24"/>
        </w:rPr>
        <w:t>, 1019–1026. (doi:https://doi.org/10.1007/s11252-019-00885-3)</w:t>
      </w:r>
    </w:p>
    <w:p w14:paraId="28D2AA84"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57.</w:t>
      </w:r>
      <w:r w:rsidRPr="002702D2">
        <w:rPr>
          <w:rFonts w:ascii="Times New Roman" w:hAnsi="Times New Roman" w:cs="Times New Roman"/>
          <w:sz w:val="24"/>
          <w:szCs w:val="24"/>
        </w:rPr>
        <w:tab/>
        <w:t>Schulte-Hostedde AI, Mazal Z, Jardine CM, Gagnon J. 2018 Enhanced access to anthropogenic food waste is related to hyperglycemia in raccoons (</w:t>
      </w:r>
      <w:r w:rsidRPr="002702D2">
        <w:rPr>
          <w:rFonts w:ascii="Times New Roman" w:hAnsi="Times New Roman" w:cs="Times New Roman"/>
          <w:i/>
          <w:iCs/>
          <w:sz w:val="24"/>
          <w:szCs w:val="24"/>
        </w:rPr>
        <w:t>Procyon lotor</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Conserv. Phys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w:t>
      </w:r>
      <w:r w:rsidRPr="002702D2">
        <w:rPr>
          <w:rFonts w:ascii="Times New Roman" w:hAnsi="Times New Roman" w:cs="Times New Roman"/>
          <w:sz w:val="24"/>
          <w:szCs w:val="24"/>
        </w:rPr>
        <w:t>.</w:t>
      </w:r>
    </w:p>
    <w:p w14:paraId="34E44E3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8.</w:t>
      </w:r>
      <w:r w:rsidRPr="002702D2">
        <w:rPr>
          <w:rFonts w:ascii="Times New Roman" w:hAnsi="Times New Roman" w:cs="Times New Roman"/>
          <w:sz w:val="24"/>
          <w:szCs w:val="24"/>
        </w:rPr>
        <w:tab/>
        <w:t xml:space="preserve">Maccarone AD. 1987 Sentinel behaviour in American crows. </w:t>
      </w:r>
      <w:r w:rsidRPr="002702D2">
        <w:rPr>
          <w:rFonts w:ascii="Times New Roman" w:hAnsi="Times New Roman" w:cs="Times New Roman"/>
          <w:i/>
          <w:iCs/>
          <w:sz w:val="24"/>
          <w:szCs w:val="24"/>
        </w:rPr>
        <w:t>Bird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93–95. (doi:10.3727/015613887791918105)</w:t>
      </w:r>
    </w:p>
    <w:p w14:paraId="359959AA"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59.</w:t>
      </w:r>
      <w:r w:rsidRPr="002702D2">
        <w:rPr>
          <w:rFonts w:ascii="Times New Roman" w:hAnsi="Times New Roman" w:cs="Times New Roman"/>
          <w:sz w:val="24"/>
          <w:szCs w:val="24"/>
        </w:rPr>
        <w:tab/>
        <w:t xml:space="preserve">Haddaway NR, Macura B, Whaley P, Pullin AS. 2018 ROSES RepOrting standards for Systematic Evidence Syntheses: pro forma, flow-diagram and descriptive summary of the plan and conduct of environmental systematic reviews and systematic maps. </w:t>
      </w:r>
      <w:r w:rsidRPr="002702D2">
        <w:rPr>
          <w:rFonts w:ascii="Times New Roman" w:hAnsi="Times New Roman" w:cs="Times New Roman"/>
          <w:i/>
          <w:iCs/>
          <w:sz w:val="24"/>
          <w:szCs w:val="24"/>
        </w:rPr>
        <w:t>Environ. Evid.</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7. (doi:10.1186/s13750-018-0121-7)</w:t>
      </w:r>
    </w:p>
    <w:p w14:paraId="5711A5C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0.</w:t>
      </w:r>
      <w:r w:rsidRPr="002702D2">
        <w:rPr>
          <w:rFonts w:ascii="Times New Roman" w:hAnsi="Times New Roman" w:cs="Times New Roman"/>
          <w:sz w:val="24"/>
          <w:szCs w:val="24"/>
        </w:rPr>
        <w:tab/>
        <w:t xml:space="preserve">Ridley AR, Wiley EM, Thompson AM. 2014 The ecological benefits of interceptive eavesdropping. </w:t>
      </w:r>
      <w:r w:rsidRPr="002702D2">
        <w:rPr>
          <w:rFonts w:ascii="Times New Roman" w:hAnsi="Times New Roman" w:cs="Times New Roman"/>
          <w:i/>
          <w:iCs/>
          <w:sz w:val="24"/>
          <w:szCs w:val="24"/>
        </w:rPr>
        <w:t>Funct.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28</w:t>
      </w:r>
      <w:r w:rsidRPr="002702D2">
        <w:rPr>
          <w:rFonts w:ascii="Times New Roman" w:hAnsi="Times New Roman" w:cs="Times New Roman"/>
          <w:sz w:val="24"/>
          <w:szCs w:val="24"/>
        </w:rPr>
        <w:t>, 197–205. (doi:10.1111/1365-2435.12153)</w:t>
      </w:r>
    </w:p>
    <w:p w14:paraId="5B108C2B"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1.</w:t>
      </w:r>
      <w:r w:rsidRPr="002702D2">
        <w:rPr>
          <w:rFonts w:ascii="Times New Roman" w:hAnsi="Times New Roman" w:cs="Times New Roman"/>
          <w:sz w:val="24"/>
          <w:szCs w:val="24"/>
        </w:rPr>
        <w:tab/>
        <w:t xml:space="preserve">Kung JY. 2023 Elicit. </w:t>
      </w:r>
      <w:r w:rsidRPr="002702D2">
        <w:rPr>
          <w:rFonts w:ascii="Times New Roman" w:hAnsi="Times New Roman" w:cs="Times New Roman"/>
          <w:i/>
          <w:iCs/>
          <w:sz w:val="24"/>
          <w:szCs w:val="24"/>
        </w:rPr>
        <w:t>J. Can. Health Libr. Assoc.</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4</w:t>
      </w:r>
      <w:r w:rsidRPr="002702D2">
        <w:rPr>
          <w:rFonts w:ascii="Times New Roman" w:hAnsi="Times New Roman" w:cs="Times New Roman"/>
          <w:sz w:val="24"/>
          <w:szCs w:val="24"/>
        </w:rPr>
        <w:t>, 15–18. (doi:10.29173/jchla29657)</w:t>
      </w:r>
    </w:p>
    <w:p w14:paraId="24DE2A2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2.</w:t>
      </w:r>
      <w:r w:rsidRPr="002702D2">
        <w:rPr>
          <w:rFonts w:ascii="Times New Roman" w:hAnsi="Times New Roman" w:cs="Times New Roman"/>
          <w:sz w:val="24"/>
          <w:szCs w:val="24"/>
        </w:rPr>
        <w:tab/>
        <w:t xml:space="preserve">Lajeunesse MJ. 2015 Facilitating systematic reviews, data extraction and meta‐analysis with the metagear package for r. </w:t>
      </w:r>
      <w:r w:rsidRPr="002702D2">
        <w:rPr>
          <w:rFonts w:ascii="Times New Roman" w:hAnsi="Times New Roman" w:cs="Times New Roman"/>
          <w:i/>
          <w:iCs/>
          <w:sz w:val="24"/>
          <w:szCs w:val="24"/>
        </w:rPr>
        <w:t>Methods 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323–330. (doi:https://doi.org/10.1111/2041-210X.12472)</w:t>
      </w:r>
    </w:p>
    <w:p w14:paraId="7A0426E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3.</w:t>
      </w:r>
      <w:r w:rsidRPr="002702D2">
        <w:rPr>
          <w:rFonts w:ascii="Times New Roman" w:hAnsi="Times New Roman" w:cs="Times New Roman"/>
          <w:sz w:val="24"/>
          <w:szCs w:val="24"/>
        </w:rPr>
        <w:tab/>
        <w:t xml:space="preserve">Lima SL. 1995 Back to the basics of anti-predatory vigilance: the group-size effect.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9</w:t>
      </w:r>
      <w:r w:rsidRPr="002702D2">
        <w:rPr>
          <w:rFonts w:ascii="Times New Roman" w:hAnsi="Times New Roman" w:cs="Times New Roman"/>
          <w:sz w:val="24"/>
          <w:szCs w:val="24"/>
        </w:rPr>
        <w:t>, 11–20. (doi:10.1016/0003-3472(95)80149-9)</w:t>
      </w:r>
    </w:p>
    <w:p w14:paraId="0C548A97"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4.</w:t>
      </w:r>
      <w:r w:rsidRPr="002702D2">
        <w:rPr>
          <w:rFonts w:ascii="Times New Roman" w:hAnsi="Times New Roman" w:cs="Times New Roman"/>
          <w:sz w:val="24"/>
          <w:szCs w:val="24"/>
        </w:rPr>
        <w:tab/>
        <w:t>Latta SC, Latta KN. 2015 Do urban american crows (</w:t>
      </w:r>
      <w:r w:rsidRPr="002702D2">
        <w:rPr>
          <w:rFonts w:ascii="Times New Roman" w:hAnsi="Times New Roman" w:cs="Times New Roman"/>
          <w:i/>
          <w:iCs/>
          <w:sz w:val="24"/>
          <w:szCs w:val="24"/>
        </w:rPr>
        <w:t>Corvus brachyrhynchos</w:t>
      </w:r>
      <w:r w:rsidRPr="002702D2">
        <w:rPr>
          <w:rFonts w:ascii="Times New Roman" w:hAnsi="Times New Roman" w:cs="Times New Roman"/>
          <w:sz w:val="24"/>
          <w:szCs w:val="24"/>
        </w:rPr>
        <w:t>) contribute to population declines of the common nighthawk (</w:t>
      </w:r>
      <w:r w:rsidRPr="002702D2">
        <w:rPr>
          <w:rFonts w:ascii="Times New Roman" w:hAnsi="Times New Roman" w:cs="Times New Roman"/>
          <w:i/>
          <w:iCs/>
          <w:sz w:val="24"/>
          <w:szCs w:val="24"/>
        </w:rPr>
        <w:t>Chordeiles minor</w:t>
      </w:r>
      <w:r w:rsidRPr="002702D2">
        <w:rPr>
          <w:rFonts w:ascii="Times New Roman" w:hAnsi="Times New Roman" w:cs="Times New Roman"/>
          <w:sz w:val="24"/>
          <w:szCs w:val="24"/>
        </w:rPr>
        <w:t xml:space="preserve">)? </w:t>
      </w:r>
      <w:r w:rsidRPr="002702D2">
        <w:rPr>
          <w:rFonts w:ascii="Times New Roman" w:hAnsi="Times New Roman" w:cs="Times New Roman"/>
          <w:i/>
          <w:iCs/>
          <w:sz w:val="24"/>
          <w:szCs w:val="24"/>
        </w:rPr>
        <w:t>Wilson J. Ornith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7</w:t>
      </w:r>
      <w:r w:rsidRPr="002702D2">
        <w:rPr>
          <w:rFonts w:ascii="Times New Roman" w:hAnsi="Times New Roman" w:cs="Times New Roman"/>
          <w:sz w:val="24"/>
          <w:szCs w:val="24"/>
        </w:rPr>
        <w:t>, 528–533. (doi:10.1676/14-181.1)</w:t>
      </w:r>
    </w:p>
    <w:p w14:paraId="22557848"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5.</w:t>
      </w:r>
      <w:r w:rsidRPr="002702D2">
        <w:rPr>
          <w:rFonts w:ascii="Times New Roman" w:hAnsi="Times New Roman" w:cs="Times New Roman"/>
          <w:sz w:val="24"/>
          <w:szCs w:val="24"/>
        </w:rPr>
        <w:tab/>
        <w:t xml:space="preserve">Rosenberg KV </w:t>
      </w:r>
      <w:r w:rsidRPr="002702D2">
        <w:rPr>
          <w:rFonts w:ascii="Times New Roman" w:hAnsi="Times New Roman" w:cs="Times New Roman"/>
          <w:i/>
          <w:iCs/>
          <w:sz w:val="24"/>
          <w:szCs w:val="24"/>
        </w:rPr>
        <w:t>et al.</w:t>
      </w:r>
      <w:r w:rsidRPr="002702D2">
        <w:rPr>
          <w:rFonts w:ascii="Times New Roman" w:hAnsi="Times New Roman" w:cs="Times New Roman"/>
          <w:sz w:val="24"/>
          <w:szCs w:val="24"/>
        </w:rPr>
        <w:t xml:space="preserve"> 2019 Decline of the North American avifauna. </w:t>
      </w:r>
      <w:r w:rsidRPr="002702D2">
        <w:rPr>
          <w:rFonts w:ascii="Times New Roman" w:hAnsi="Times New Roman" w:cs="Times New Roman"/>
          <w:i/>
          <w:iCs/>
          <w:sz w:val="24"/>
          <w:szCs w:val="24"/>
        </w:rPr>
        <w:t>Science</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366</w:t>
      </w:r>
      <w:r w:rsidRPr="002702D2">
        <w:rPr>
          <w:rFonts w:ascii="Times New Roman" w:hAnsi="Times New Roman" w:cs="Times New Roman"/>
          <w:sz w:val="24"/>
          <w:szCs w:val="24"/>
        </w:rPr>
        <w:t>, 120–124. (doi:10.1126/science.aaw1313)</w:t>
      </w:r>
    </w:p>
    <w:p w14:paraId="43F4293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6.</w:t>
      </w:r>
      <w:r w:rsidRPr="002702D2">
        <w:rPr>
          <w:rFonts w:ascii="Times New Roman" w:hAnsi="Times New Roman" w:cs="Times New Roman"/>
          <w:sz w:val="24"/>
          <w:szCs w:val="24"/>
        </w:rPr>
        <w:tab/>
        <w:t xml:space="preserve">Johnson R. 1994 AMERICAN CROWS. </w:t>
      </w:r>
      <w:r w:rsidRPr="002702D2">
        <w:rPr>
          <w:rFonts w:ascii="Times New Roman" w:hAnsi="Times New Roman" w:cs="Times New Roman"/>
          <w:i/>
          <w:iCs/>
          <w:sz w:val="24"/>
          <w:szCs w:val="24"/>
        </w:rPr>
        <w:t>Handb. Prev. Control Wildl. Damage</w:t>
      </w:r>
      <w:r w:rsidRPr="002702D2">
        <w:rPr>
          <w:rFonts w:ascii="Times New Roman" w:hAnsi="Times New Roman" w:cs="Times New Roman"/>
          <w:sz w:val="24"/>
          <w:szCs w:val="24"/>
        </w:rPr>
        <w:t xml:space="preserve"> </w:t>
      </w:r>
    </w:p>
    <w:p w14:paraId="08DCF7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7.</w:t>
      </w:r>
      <w:r w:rsidRPr="002702D2">
        <w:rPr>
          <w:rFonts w:ascii="Times New Roman" w:hAnsi="Times New Roman" w:cs="Times New Roman"/>
          <w:sz w:val="24"/>
          <w:szCs w:val="24"/>
        </w:rPr>
        <w:tab/>
        <w:t xml:space="preserve">Morrison JL, Gottlieb IGW, Pias KE. 2016 Spatial distribution and the value of green spaces for urban red-tailed hawks. </w:t>
      </w:r>
      <w:r w:rsidRPr="002702D2">
        <w:rPr>
          <w:rFonts w:ascii="Times New Roman" w:hAnsi="Times New Roman" w:cs="Times New Roman"/>
          <w:i/>
          <w:iCs/>
          <w:sz w:val="24"/>
          <w:szCs w:val="24"/>
        </w:rPr>
        <w:t>Urban Ecosys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9</w:t>
      </w:r>
      <w:r w:rsidRPr="002702D2">
        <w:rPr>
          <w:rFonts w:ascii="Times New Roman" w:hAnsi="Times New Roman" w:cs="Times New Roman"/>
          <w:sz w:val="24"/>
          <w:szCs w:val="24"/>
        </w:rPr>
        <w:t>, 1373–1388. (doi:10.1007/s11252-016-0554-0)</w:t>
      </w:r>
    </w:p>
    <w:p w14:paraId="201A1889"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8.</w:t>
      </w:r>
      <w:r w:rsidRPr="002702D2">
        <w:rPr>
          <w:rFonts w:ascii="Times New Roman" w:hAnsi="Times New Roman" w:cs="Times New Roman"/>
          <w:sz w:val="24"/>
          <w:szCs w:val="24"/>
        </w:rPr>
        <w:tab/>
        <w:t xml:space="preserve">Ridley AR, Raihani NJ, Bell MBV. 2010 Experimental evidence that sentinel behaviour is affected by risk. </w:t>
      </w:r>
      <w:r w:rsidRPr="002702D2">
        <w:rPr>
          <w:rFonts w:ascii="Times New Roman" w:hAnsi="Times New Roman" w:cs="Times New Roman"/>
          <w:i/>
          <w:iCs/>
          <w:sz w:val="24"/>
          <w:szCs w:val="24"/>
        </w:rPr>
        <w:t>Biol. Let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w:t>
      </w:r>
      <w:r w:rsidRPr="002702D2">
        <w:rPr>
          <w:rFonts w:ascii="Times New Roman" w:hAnsi="Times New Roman" w:cs="Times New Roman"/>
          <w:sz w:val="24"/>
          <w:szCs w:val="24"/>
        </w:rPr>
        <w:t>, 445–448. (doi:10.1098/rsbl.2010.0023)</w:t>
      </w:r>
    </w:p>
    <w:p w14:paraId="242BFCB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69.</w:t>
      </w:r>
      <w:r w:rsidRPr="002702D2">
        <w:rPr>
          <w:rFonts w:ascii="Times New Roman" w:hAnsi="Times New Roman" w:cs="Times New Roman"/>
          <w:sz w:val="24"/>
          <w:szCs w:val="24"/>
        </w:rPr>
        <w:tab/>
        <w:t xml:space="preserve">Łopucki R, Klich D, Kiersztyn A. 2021 Changes in the social behavior of urban animals: more aggression or tolerance? </w:t>
      </w:r>
      <w:r w:rsidRPr="002702D2">
        <w:rPr>
          <w:rFonts w:ascii="Times New Roman" w:hAnsi="Times New Roman" w:cs="Times New Roman"/>
          <w:i/>
          <w:iCs/>
          <w:sz w:val="24"/>
          <w:szCs w:val="24"/>
        </w:rPr>
        <w:t>Mamm. Bi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1</w:t>
      </w:r>
      <w:r w:rsidRPr="002702D2">
        <w:rPr>
          <w:rFonts w:ascii="Times New Roman" w:hAnsi="Times New Roman" w:cs="Times New Roman"/>
          <w:sz w:val="24"/>
          <w:szCs w:val="24"/>
        </w:rPr>
        <w:t>, 1–10. (doi:10.1007/s42991-020-00075-1)</w:t>
      </w:r>
    </w:p>
    <w:p w14:paraId="4689B943"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70.</w:t>
      </w:r>
      <w:r w:rsidRPr="002702D2">
        <w:rPr>
          <w:rFonts w:ascii="Times New Roman" w:hAnsi="Times New Roman" w:cs="Times New Roman"/>
          <w:sz w:val="24"/>
          <w:szCs w:val="24"/>
        </w:rPr>
        <w:tab/>
        <w:t xml:space="preserve">Auman HJ, Meathrel CE, Richardson A. 2008 Supersize Me: Does Anthropogenic Food Change the Body Condition of Silver Gulls? A Comparison Between Urbanized and Remote, Non-urbanized Areas. In </w:t>
      </w:r>
      <w:r w:rsidRPr="002702D2">
        <w:rPr>
          <w:rFonts w:ascii="Times New Roman" w:hAnsi="Times New Roman" w:cs="Times New Roman"/>
          <w:i/>
          <w:iCs/>
          <w:sz w:val="24"/>
          <w:szCs w:val="24"/>
        </w:rPr>
        <w:t>Waterbirds</w:t>
      </w:r>
      <w:r w:rsidRPr="002702D2">
        <w:rPr>
          <w:rFonts w:ascii="Times New Roman" w:hAnsi="Times New Roman" w:cs="Times New Roman"/>
          <w:sz w:val="24"/>
          <w:szCs w:val="24"/>
        </w:rPr>
        <w:t>, pp. 122–126. (doi:10.1675/1524-4695(2008)31[122:SMDAFC]2.0.CO;2)</w:t>
      </w:r>
    </w:p>
    <w:p w14:paraId="2C952A9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1.</w:t>
      </w:r>
      <w:r w:rsidRPr="002702D2">
        <w:rPr>
          <w:rFonts w:ascii="Times New Roman" w:hAnsi="Times New Roman" w:cs="Times New Roman"/>
          <w:sz w:val="24"/>
          <w:szCs w:val="24"/>
        </w:rPr>
        <w:tab/>
        <w:t xml:space="preserve">Jones TB, Evans JC, Morand-Ferron J. 2019 Urbanization and the temporal patterns of social networks and group foraging behaviors. </w:t>
      </w:r>
      <w:r w:rsidRPr="002702D2">
        <w:rPr>
          <w:rFonts w:ascii="Times New Roman" w:hAnsi="Times New Roman" w:cs="Times New Roman"/>
          <w:i/>
          <w:iCs/>
          <w:sz w:val="24"/>
          <w:szCs w:val="24"/>
        </w:rPr>
        <w:t>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9</w:t>
      </w:r>
      <w:r w:rsidRPr="002702D2">
        <w:rPr>
          <w:rFonts w:ascii="Times New Roman" w:hAnsi="Times New Roman" w:cs="Times New Roman"/>
          <w:sz w:val="24"/>
          <w:szCs w:val="24"/>
        </w:rPr>
        <w:t>, 4589–4602. (doi:10.1002/ece3.5060)</w:t>
      </w:r>
    </w:p>
    <w:p w14:paraId="718EAD6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2.</w:t>
      </w:r>
      <w:r w:rsidRPr="002702D2">
        <w:rPr>
          <w:rFonts w:ascii="Times New Roman" w:hAnsi="Times New Roman" w:cs="Times New Roman"/>
          <w:sz w:val="24"/>
          <w:szCs w:val="24"/>
        </w:rPr>
        <w:tab/>
        <w:t xml:space="preserve">Møller AP. 1990 Changes in the size of avian breeding territories in relation to the nesting cycle.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40</w:t>
      </w:r>
      <w:r w:rsidRPr="002702D2">
        <w:rPr>
          <w:rFonts w:ascii="Times New Roman" w:hAnsi="Times New Roman" w:cs="Times New Roman"/>
          <w:sz w:val="24"/>
          <w:szCs w:val="24"/>
        </w:rPr>
        <w:t>, 1070–1079. (doi:10.1016/S0003-3472(05)80173-3)</w:t>
      </w:r>
    </w:p>
    <w:p w14:paraId="099E3EA1"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3.</w:t>
      </w:r>
      <w:r w:rsidRPr="002702D2">
        <w:rPr>
          <w:rFonts w:ascii="Times New Roman" w:hAnsi="Times New Roman" w:cs="Times New Roman"/>
          <w:sz w:val="24"/>
          <w:szCs w:val="24"/>
        </w:rPr>
        <w:tab/>
        <w:t xml:space="preserve">Friard O, Gamba M. 2016 BORIS: a free, versatile open-source event-logging software for video/audio coding and live observations. </w:t>
      </w:r>
      <w:r w:rsidRPr="002702D2">
        <w:rPr>
          <w:rFonts w:ascii="Times New Roman" w:hAnsi="Times New Roman" w:cs="Times New Roman"/>
          <w:i/>
          <w:iCs/>
          <w:sz w:val="24"/>
          <w:szCs w:val="24"/>
        </w:rPr>
        <w:t>Methods Ecol. Ev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w:t>
      </w:r>
      <w:r w:rsidRPr="002702D2">
        <w:rPr>
          <w:rFonts w:ascii="Times New Roman" w:hAnsi="Times New Roman" w:cs="Times New Roman"/>
          <w:sz w:val="24"/>
          <w:szCs w:val="24"/>
        </w:rPr>
        <w:t>, 1325–1330. (doi:10.1111/2041-210X.12584)</w:t>
      </w:r>
    </w:p>
    <w:p w14:paraId="16D5589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4.</w:t>
      </w:r>
      <w:r w:rsidRPr="002702D2">
        <w:rPr>
          <w:rFonts w:ascii="Times New Roman" w:hAnsi="Times New Roman" w:cs="Times New Roman"/>
          <w:sz w:val="24"/>
          <w:szCs w:val="24"/>
        </w:rPr>
        <w:tab/>
        <w:t xml:space="preserve">R Core Team. 2022 R: the R project for statistical computing. </w:t>
      </w:r>
    </w:p>
    <w:p w14:paraId="11B56CB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5.</w:t>
      </w:r>
      <w:r w:rsidRPr="002702D2">
        <w:rPr>
          <w:rFonts w:ascii="Times New Roman" w:hAnsi="Times New Roman" w:cs="Times New Roman"/>
          <w:sz w:val="24"/>
          <w:szCs w:val="24"/>
        </w:rPr>
        <w:tab/>
        <w:t xml:space="preserve">Koller M. 2016 Robustlmm: an R package for robust estimation of linear mixed-effects models. </w:t>
      </w:r>
      <w:r w:rsidRPr="002702D2">
        <w:rPr>
          <w:rFonts w:ascii="Times New Roman" w:hAnsi="Times New Roman" w:cs="Times New Roman"/>
          <w:i/>
          <w:iCs/>
          <w:sz w:val="24"/>
          <w:szCs w:val="24"/>
        </w:rPr>
        <w:t>J. Stat. Softw.</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75</w:t>
      </w:r>
      <w:r w:rsidRPr="002702D2">
        <w:rPr>
          <w:rFonts w:ascii="Times New Roman" w:hAnsi="Times New Roman" w:cs="Times New Roman"/>
          <w:sz w:val="24"/>
          <w:szCs w:val="24"/>
        </w:rPr>
        <w:t>, 1–24. (doi:10.18637/jss.v075.i06)</w:t>
      </w:r>
    </w:p>
    <w:p w14:paraId="781918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6.</w:t>
      </w:r>
      <w:r w:rsidRPr="002702D2">
        <w:rPr>
          <w:rFonts w:ascii="Times New Roman" w:hAnsi="Times New Roman" w:cs="Times New Roman"/>
          <w:sz w:val="24"/>
          <w:szCs w:val="24"/>
        </w:rPr>
        <w:tab/>
        <w:t xml:space="preserve">Bates D, Mächler M, Bolker B, Walker S. 2015 Fitting linear mixed-effects models using lme4. </w:t>
      </w:r>
      <w:r w:rsidRPr="002702D2">
        <w:rPr>
          <w:rFonts w:ascii="Times New Roman" w:hAnsi="Times New Roman" w:cs="Times New Roman"/>
          <w:i/>
          <w:iCs/>
          <w:sz w:val="24"/>
          <w:szCs w:val="24"/>
        </w:rPr>
        <w:t>J. Stat. Softw.</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67</w:t>
      </w:r>
      <w:r w:rsidRPr="002702D2">
        <w:rPr>
          <w:rFonts w:ascii="Times New Roman" w:hAnsi="Times New Roman" w:cs="Times New Roman"/>
          <w:sz w:val="24"/>
          <w:szCs w:val="24"/>
        </w:rPr>
        <w:t>, 1–48. (doi:10.18637/jss.v067.i01)</w:t>
      </w:r>
    </w:p>
    <w:p w14:paraId="75D851C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7.</w:t>
      </w:r>
      <w:r w:rsidRPr="002702D2">
        <w:rPr>
          <w:rFonts w:ascii="Times New Roman" w:hAnsi="Times New Roman" w:cs="Times New Roman"/>
          <w:sz w:val="24"/>
          <w:szCs w:val="24"/>
        </w:rPr>
        <w:tab/>
        <w:t xml:space="preserve">Lenth RW. 2023 Emmeans: estimated marginal means, aka least-squares means. </w:t>
      </w:r>
    </w:p>
    <w:p w14:paraId="06C5FDDD"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8.</w:t>
      </w:r>
      <w:r w:rsidRPr="002702D2">
        <w:rPr>
          <w:rFonts w:ascii="Times New Roman" w:hAnsi="Times New Roman" w:cs="Times New Roman"/>
          <w:sz w:val="24"/>
          <w:szCs w:val="24"/>
        </w:rPr>
        <w:tab/>
        <w:t xml:space="preserve">Hollén LI, Bell MBV, Wade HM, Rose R, Russell A, Niven F, Ridley AR, Radford AN. 2011 Ecological conditions influence sentinel decisions. </w:t>
      </w:r>
      <w:r w:rsidRPr="002702D2">
        <w:rPr>
          <w:rFonts w:ascii="Times New Roman" w:hAnsi="Times New Roman" w:cs="Times New Roman"/>
          <w:i/>
          <w:iCs/>
          <w:sz w:val="24"/>
          <w:szCs w:val="24"/>
        </w:rPr>
        <w:t>Anim. Behav.</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82</w:t>
      </w:r>
      <w:r w:rsidRPr="002702D2">
        <w:rPr>
          <w:rFonts w:ascii="Times New Roman" w:hAnsi="Times New Roman" w:cs="Times New Roman"/>
          <w:sz w:val="24"/>
          <w:szCs w:val="24"/>
        </w:rPr>
        <w:t>, 1435–1441. (doi:10.1016/j.anbehav.2011.09.028)</w:t>
      </w:r>
    </w:p>
    <w:p w14:paraId="74A8AE2C"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79.</w:t>
      </w:r>
      <w:r w:rsidRPr="002702D2">
        <w:rPr>
          <w:rFonts w:ascii="Times New Roman" w:hAnsi="Times New Roman" w:cs="Times New Roman"/>
          <w:sz w:val="24"/>
          <w:szCs w:val="24"/>
        </w:rPr>
        <w:tab/>
        <w:t xml:space="preserve">Mukherjee S, Ray-Mukherjee J, Sarabia R. 2013 Behaviour of American Crows (Corvus brachyrhynchos) when encountering an oncoming vehicle. </w:t>
      </w:r>
      <w:r w:rsidRPr="002702D2">
        <w:rPr>
          <w:rFonts w:ascii="Times New Roman" w:hAnsi="Times New Roman" w:cs="Times New Roman"/>
          <w:i/>
          <w:iCs/>
          <w:sz w:val="24"/>
          <w:szCs w:val="24"/>
        </w:rPr>
        <w:t>Can. Field-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27</w:t>
      </w:r>
      <w:r w:rsidRPr="002702D2">
        <w:rPr>
          <w:rFonts w:ascii="Times New Roman" w:hAnsi="Times New Roman" w:cs="Times New Roman"/>
          <w:sz w:val="24"/>
          <w:szCs w:val="24"/>
        </w:rPr>
        <w:t>, 229. (doi:10.22621/cfn.v127i3.1488)</w:t>
      </w:r>
    </w:p>
    <w:p w14:paraId="062EB23E"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0.</w:t>
      </w:r>
      <w:r w:rsidRPr="002702D2">
        <w:rPr>
          <w:rFonts w:ascii="Times New Roman" w:hAnsi="Times New Roman" w:cs="Times New Roman"/>
          <w:sz w:val="24"/>
          <w:szCs w:val="24"/>
        </w:rPr>
        <w:tab/>
        <w:t xml:space="preserve">Lima SL, Bednekoff PA. 1999 Temporal Variation in Danger Drives Antipredator Behavior: The Predation Risk Allocation Hypothesis. </w:t>
      </w:r>
      <w:r w:rsidRPr="002702D2">
        <w:rPr>
          <w:rFonts w:ascii="Times New Roman" w:hAnsi="Times New Roman" w:cs="Times New Roman"/>
          <w:i/>
          <w:iCs/>
          <w:sz w:val="24"/>
          <w:szCs w:val="24"/>
        </w:rPr>
        <w:t>Am. Nat.</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53</w:t>
      </w:r>
      <w:r w:rsidRPr="002702D2">
        <w:rPr>
          <w:rFonts w:ascii="Times New Roman" w:hAnsi="Times New Roman" w:cs="Times New Roman"/>
          <w:sz w:val="24"/>
          <w:szCs w:val="24"/>
        </w:rPr>
        <w:t>, 649–659. (doi:10.1086/303202)</w:t>
      </w:r>
    </w:p>
    <w:p w14:paraId="4878A97F"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1.</w:t>
      </w:r>
      <w:r w:rsidRPr="002702D2">
        <w:rPr>
          <w:rFonts w:ascii="Times New Roman" w:hAnsi="Times New Roman" w:cs="Times New Roman"/>
          <w:sz w:val="24"/>
          <w:szCs w:val="24"/>
        </w:rPr>
        <w:tab/>
        <w:t xml:space="preserve">Beauchamp G. 2013 </w:t>
      </w:r>
      <w:r w:rsidRPr="002702D2">
        <w:rPr>
          <w:rFonts w:ascii="Times New Roman" w:hAnsi="Times New Roman" w:cs="Times New Roman"/>
          <w:i/>
          <w:iCs/>
          <w:sz w:val="24"/>
          <w:szCs w:val="24"/>
        </w:rPr>
        <w:t>Social predation: how group living benefits predators and prey</w:t>
      </w:r>
      <w:r w:rsidRPr="002702D2">
        <w:rPr>
          <w:rFonts w:ascii="Times New Roman" w:hAnsi="Times New Roman" w:cs="Times New Roman"/>
          <w:sz w:val="24"/>
          <w:szCs w:val="24"/>
        </w:rPr>
        <w:t xml:space="preserve">. Elsevier. </w:t>
      </w:r>
    </w:p>
    <w:p w14:paraId="580B5716"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t>82.</w:t>
      </w:r>
      <w:r w:rsidRPr="002702D2">
        <w:rPr>
          <w:rFonts w:ascii="Times New Roman" w:hAnsi="Times New Roman" w:cs="Times New Roman"/>
          <w:sz w:val="24"/>
          <w:szCs w:val="24"/>
        </w:rPr>
        <w:tab/>
        <w:t xml:space="preserve">Beauchamp G. 2008 What is the magnitude of the group-size effect on vigilance? </w:t>
      </w:r>
      <w:r w:rsidRPr="002702D2">
        <w:rPr>
          <w:rFonts w:ascii="Times New Roman" w:hAnsi="Times New Roman" w:cs="Times New Roman"/>
          <w:i/>
          <w:iCs/>
          <w:sz w:val="24"/>
          <w:szCs w:val="24"/>
        </w:rPr>
        <w:t>Behav. Eco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9</w:t>
      </w:r>
      <w:r w:rsidRPr="002702D2">
        <w:rPr>
          <w:rFonts w:ascii="Times New Roman" w:hAnsi="Times New Roman" w:cs="Times New Roman"/>
          <w:sz w:val="24"/>
          <w:szCs w:val="24"/>
        </w:rPr>
        <w:t>, 1361–1368. (doi:10.1093/beheco/arn096)</w:t>
      </w:r>
    </w:p>
    <w:p w14:paraId="4618BAB0" w14:textId="77777777" w:rsidR="002702D2" w:rsidRPr="002702D2" w:rsidRDefault="002702D2" w:rsidP="002702D2">
      <w:pPr>
        <w:pStyle w:val="Bibliography"/>
        <w:spacing w:after="240"/>
        <w:rPr>
          <w:rFonts w:ascii="Times New Roman" w:hAnsi="Times New Roman" w:cs="Times New Roman"/>
          <w:sz w:val="24"/>
          <w:szCs w:val="24"/>
        </w:rPr>
      </w:pPr>
      <w:r w:rsidRPr="002702D2">
        <w:rPr>
          <w:rFonts w:ascii="Times New Roman" w:hAnsi="Times New Roman" w:cs="Times New Roman"/>
          <w:sz w:val="24"/>
          <w:szCs w:val="24"/>
        </w:rPr>
        <w:lastRenderedPageBreak/>
        <w:t>83.</w:t>
      </w:r>
      <w:r w:rsidRPr="002702D2">
        <w:rPr>
          <w:rFonts w:ascii="Times New Roman" w:hAnsi="Times New Roman" w:cs="Times New Roman"/>
          <w:sz w:val="24"/>
          <w:szCs w:val="24"/>
        </w:rPr>
        <w:tab/>
        <w:t xml:space="preserve">Ward C, Low BS. 1997 Predictors of Vigilance for American Crows Foraging in an Urban Environment. </w:t>
      </w:r>
      <w:r w:rsidRPr="002702D2">
        <w:rPr>
          <w:rFonts w:ascii="Times New Roman" w:hAnsi="Times New Roman" w:cs="Times New Roman"/>
          <w:i/>
          <w:iCs/>
          <w:sz w:val="24"/>
          <w:szCs w:val="24"/>
        </w:rPr>
        <w:t>Wilson Bull.</w:t>
      </w:r>
      <w:r w:rsidRPr="002702D2">
        <w:rPr>
          <w:rFonts w:ascii="Times New Roman" w:hAnsi="Times New Roman" w:cs="Times New Roman"/>
          <w:sz w:val="24"/>
          <w:szCs w:val="24"/>
        </w:rPr>
        <w:t xml:space="preserve"> </w:t>
      </w:r>
      <w:r w:rsidRPr="002702D2">
        <w:rPr>
          <w:rFonts w:ascii="Times New Roman" w:hAnsi="Times New Roman" w:cs="Times New Roman"/>
          <w:b/>
          <w:bCs/>
          <w:sz w:val="24"/>
          <w:szCs w:val="24"/>
        </w:rPr>
        <w:t>109</w:t>
      </w:r>
      <w:r w:rsidRPr="002702D2">
        <w:rPr>
          <w:rFonts w:ascii="Times New Roman" w:hAnsi="Times New Roman" w:cs="Times New Roman"/>
          <w:sz w:val="24"/>
          <w:szCs w:val="24"/>
        </w:rPr>
        <w:t>, 481–489.</w:t>
      </w:r>
    </w:p>
    <w:p w14:paraId="6740B2F8" w14:textId="5AFE4A14" w:rsidR="004F7F19" w:rsidRPr="002702D2" w:rsidRDefault="00A71721" w:rsidP="002702D2">
      <w:pPr>
        <w:pStyle w:val="SectionText0"/>
        <w:rPr>
          <w:u w:val="single"/>
        </w:rPr>
        <w:sectPr w:rsidR="004F7F19" w:rsidRPr="002702D2" w:rsidSect="00F71CFB">
          <w:headerReference w:type="default" r:id="rId65"/>
          <w:pgSz w:w="12240" w:h="15840"/>
          <w:pgMar w:top="1440" w:right="1440" w:bottom="1440" w:left="1440" w:header="720" w:footer="720" w:gutter="0"/>
          <w:cols w:space="720"/>
        </w:sectPr>
      </w:pPr>
      <w:r w:rsidRPr="002702D2">
        <w:fldChar w:fldCharType="end"/>
      </w:r>
    </w:p>
    <w:p w14:paraId="216FD865" w14:textId="5ADCE487" w:rsidR="00A20D4C" w:rsidRPr="006843E1" w:rsidRDefault="00A20D4C" w:rsidP="008D7BE5">
      <w:pPr>
        <w:pStyle w:val="ChapterTitleB"/>
      </w:pPr>
      <w:bookmarkStart w:id="130" w:name="_Toc162204979"/>
      <w:bookmarkStart w:id="131" w:name="_Toc162208167"/>
      <w:r w:rsidRPr="006843E1">
        <w:lastRenderedPageBreak/>
        <w:t>Supplemental Material</w:t>
      </w:r>
      <w:bookmarkEnd w:id="130"/>
      <w:bookmarkEnd w:id="131"/>
    </w:p>
    <w:p w14:paraId="342AA2DC" w14:textId="6B1A6F24" w:rsidR="00EB46BA" w:rsidRPr="00864C67" w:rsidRDefault="00EB46BA" w:rsidP="00864C67">
      <w:pPr>
        <w:pStyle w:val="SectionSubtitle"/>
      </w:pPr>
      <w:bookmarkStart w:id="132" w:name="_Toc162204980"/>
      <w:bookmarkStart w:id="133" w:name="_Toc162208168"/>
      <w:r w:rsidRPr="00864C67">
        <w:t>List of Supplemental Tables</w:t>
      </w:r>
      <w:bookmarkEnd w:id="132"/>
      <w:bookmarkEnd w:id="133"/>
    </w:p>
    <w:bookmarkStart w:id="134" w:name="_Toc151366371"/>
    <w:p w14:paraId="160C6A0A" w14:textId="171E6CCA" w:rsidR="007A5239" w:rsidRPr="00864C67" w:rsidRDefault="00EB46BA"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7A5239" w:rsidRPr="00864C67">
        <w:rPr>
          <w:rFonts w:ascii="Times New Roman" w:hAnsi="Times New Roman" w:cs="Times New Roman"/>
          <w:noProof/>
          <w:sz w:val="24"/>
          <w:szCs w:val="24"/>
        </w:rPr>
        <w:t>64</w:t>
      </w:r>
      <w:r w:rsidR="007A5239" w:rsidRPr="00864C67">
        <w:rPr>
          <w:rFonts w:ascii="Times New Roman" w:hAnsi="Times New Roman" w:cs="Times New Roman"/>
          <w:noProof/>
          <w:sz w:val="24"/>
          <w:szCs w:val="24"/>
        </w:rPr>
        <w:fldChar w:fldCharType="end"/>
      </w:r>
    </w:p>
    <w:p w14:paraId="754CBA80" w14:textId="5530CC31"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5</w:t>
      </w:r>
      <w:r w:rsidRPr="00864C67">
        <w:rPr>
          <w:rFonts w:ascii="Times New Roman" w:hAnsi="Times New Roman" w:cs="Times New Roman"/>
          <w:noProof/>
          <w:sz w:val="24"/>
          <w:szCs w:val="24"/>
        </w:rPr>
        <w:fldChar w:fldCharType="end"/>
      </w:r>
    </w:p>
    <w:p w14:paraId="1B9BBB89" w14:textId="0A794E7D"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9</w:t>
      </w:r>
      <w:r w:rsidRPr="00864C67">
        <w:rPr>
          <w:rFonts w:ascii="Times New Roman" w:hAnsi="Times New Roman" w:cs="Times New Roman"/>
          <w:noProof/>
          <w:sz w:val="24"/>
          <w:szCs w:val="24"/>
        </w:rPr>
        <w:fldChar w:fldCharType="end"/>
      </w:r>
    </w:p>
    <w:p w14:paraId="40763423" w14:textId="57AC345A" w:rsidR="007A5239" w:rsidRPr="00864C67" w:rsidRDefault="007A5239"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3</w:t>
      </w:r>
      <w:r w:rsidRPr="00864C67">
        <w:rPr>
          <w:rFonts w:ascii="Times New Roman" w:hAnsi="Times New Roman" w:cs="Times New Roman"/>
          <w:noProof/>
          <w:sz w:val="24"/>
          <w:szCs w:val="24"/>
        </w:rPr>
        <w:fldChar w:fldCharType="end"/>
      </w:r>
    </w:p>
    <w:p w14:paraId="3C57BD45" w14:textId="11BAF37E" w:rsidR="00EB46BA" w:rsidRPr="00864C67" w:rsidRDefault="00EB46BA" w:rsidP="00864C67">
      <w:pPr>
        <w:pStyle w:val="SectionSubtitle"/>
      </w:pPr>
      <w:r w:rsidRPr="00864C67">
        <w:fldChar w:fldCharType="end"/>
      </w:r>
      <w:bookmarkStart w:id="135" w:name="_Toc162204981"/>
      <w:bookmarkStart w:id="136" w:name="_Toc162208169"/>
      <w:r w:rsidRPr="00864C67">
        <w:t>List of Supplemental Figures</w:t>
      </w:r>
      <w:bookmarkEnd w:id="135"/>
      <w:bookmarkEnd w:id="136"/>
    </w:p>
    <w:p w14:paraId="77FC94C1" w14:textId="0A5C8F77" w:rsidR="00864C67" w:rsidRPr="00864C67" w:rsidRDefault="00EB46BA"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864C67" w:rsidRPr="00864C67">
        <w:rPr>
          <w:rFonts w:ascii="Times New Roman" w:hAnsi="Times New Roman" w:cs="Times New Roman"/>
          <w:noProof/>
          <w:sz w:val="24"/>
          <w:szCs w:val="24"/>
        </w:rPr>
        <w:t>63</w:t>
      </w:r>
      <w:r w:rsidR="00864C67" w:rsidRPr="00864C67">
        <w:rPr>
          <w:rFonts w:ascii="Times New Roman" w:hAnsi="Times New Roman" w:cs="Times New Roman"/>
          <w:noProof/>
          <w:sz w:val="24"/>
          <w:szCs w:val="24"/>
        </w:rPr>
        <w:fldChar w:fldCharType="end"/>
      </w:r>
    </w:p>
    <w:p w14:paraId="2FE39B69" w14:textId="4CEA821F"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6</w:t>
      </w:r>
      <w:r w:rsidRPr="00864C67">
        <w:rPr>
          <w:rFonts w:ascii="Times New Roman" w:hAnsi="Times New Roman" w:cs="Times New Roman"/>
          <w:noProof/>
          <w:sz w:val="24"/>
          <w:szCs w:val="24"/>
        </w:rPr>
        <w:fldChar w:fldCharType="end"/>
      </w:r>
    </w:p>
    <w:p w14:paraId="49CDE92E" w14:textId="70BA66DE"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7</w:t>
      </w:r>
      <w:r w:rsidRPr="00864C67">
        <w:rPr>
          <w:rFonts w:ascii="Times New Roman" w:hAnsi="Times New Roman" w:cs="Times New Roman"/>
          <w:noProof/>
          <w:sz w:val="24"/>
          <w:szCs w:val="24"/>
        </w:rPr>
        <w:fldChar w:fldCharType="end"/>
      </w:r>
    </w:p>
    <w:p w14:paraId="7B7761F9" w14:textId="3A6E23C1"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68</w:t>
      </w:r>
      <w:r w:rsidRPr="00864C67">
        <w:rPr>
          <w:rFonts w:ascii="Times New Roman" w:hAnsi="Times New Roman" w:cs="Times New Roman"/>
          <w:noProof/>
          <w:sz w:val="24"/>
          <w:szCs w:val="24"/>
        </w:rPr>
        <w:fldChar w:fldCharType="end"/>
      </w:r>
    </w:p>
    <w:p w14:paraId="2DF68C9D" w14:textId="60D086A3"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0</w:t>
      </w:r>
      <w:r w:rsidRPr="00864C67">
        <w:rPr>
          <w:rFonts w:ascii="Times New Roman" w:hAnsi="Times New Roman" w:cs="Times New Roman"/>
          <w:noProof/>
          <w:sz w:val="24"/>
          <w:szCs w:val="24"/>
        </w:rPr>
        <w:fldChar w:fldCharType="end"/>
      </w:r>
    </w:p>
    <w:p w14:paraId="667D1FF3" w14:textId="56BA02A8"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1</w:t>
      </w:r>
      <w:r w:rsidRPr="00864C67">
        <w:rPr>
          <w:rFonts w:ascii="Times New Roman" w:hAnsi="Times New Roman" w:cs="Times New Roman"/>
          <w:noProof/>
          <w:sz w:val="24"/>
          <w:szCs w:val="24"/>
        </w:rPr>
        <w:fldChar w:fldCharType="end"/>
      </w:r>
    </w:p>
    <w:p w14:paraId="693FA0F7" w14:textId="1D23F2B8" w:rsidR="00864C67" w:rsidRPr="00864C67" w:rsidRDefault="00864C67" w:rsidP="00864C67">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Pr="00864C67">
        <w:rPr>
          <w:rFonts w:ascii="Times New Roman" w:hAnsi="Times New Roman" w:cs="Times New Roman"/>
          <w:noProof/>
          <w:sz w:val="24"/>
          <w:szCs w:val="24"/>
        </w:rPr>
        <w:t>72</w:t>
      </w:r>
      <w:r w:rsidRPr="00864C67">
        <w:rPr>
          <w:rFonts w:ascii="Times New Roman" w:hAnsi="Times New Roman" w:cs="Times New Roman"/>
          <w:noProof/>
          <w:sz w:val="24"/>
          <w:szCs w:val="24"/>
        </w:rPr>
        <w:fldChar w:fldCharType="end"/>
      </w:r>
    </w:p>
    <w:p w14:paraId="4D6A3566" w14:textId="490F0EF4" w:rsidR="00EB46BA" w:rsidRPr="006843E1" w:rsidRDefault="00EB46BA" w:rsidP="00864C67">
      <w:pPr>
        <w:pStyle w:val="SectionSubtitle"/>
        <w:spacing w:after="240"/>
        <w:sectPr w:rsidR="00EB46BA" w:rsidRPr="006843E1" w:rsidSect="00F71CFB">
          <w:headerReference w:type="default" r:id="rId66"/>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0"/>
      </w:pPr>
      <w:bookmarkStart w:id="137"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B454BC" w14:textId="7906B4EB" w:rsidR="007A5239" w:rsidRPr="004E4EAA" w:rsidRDefault="007A5239" w:rsidP="007A5239">
      <w:pPr>
        <w:pStyle w:val="BetterCaption"/>
        <w:rPr>
          <w:b w:val="0"/>
          <w:bCs w:val="0"/>
        </w:rPr>
      </w:pPr>
      <w:bookmarkStart w:id="138" w:name="_Ref162209621"/>
      <w:bookmarkStart w:id="139" w:name="_Toc155329787"/>
      <w:bookmarkStart w:id="140" w:name="_Toc162207850"/>
      <w:bookmarkStart w:id="141" w:name="_Ref162209616"/>
      <w:r w:rsidRPr="004E4EAA">
        <w:t>Figure S</w:t>
      </w:r>
      <w:r w:rsidRPr="004E4EAA">
        <w:fldChar w:fldCharType="begin"/>
      </w:r>
      <w:r w:rsidRPr="004E4EAA">
        <w:instrText xml:space="preserve"> SEQ Figure_S \* ARABIC </w:instrText>
      </w:r>
      <w:r w:rsidRPr="004E4EAA">
        <w:fldChar w:fldCharType="separate"/>
      </w:r>
      <w:r>
        <w:rPr>
          <w:noProof/>
        </w:rPr>
        <w:t>1</w:t>
      </w:r>
      <w:r w:rsidRPr="004E4EAA">
        <w:fldChar w:fldCharType="end"/>
      </w:r>
      <w:bookmarkEnd w:id="138"/>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139"/>
      <w:bookmarkEnd w:id="140"/>
      <w:bookmarkEnd w:id="141"/>
      <w:proofErr w:type="gramEnd"/>
    </w:p>
    <w:p w14:paraId="5A235A08" w14:textId="77777777" w:rsidR="007A5239" w:rsidRPr="00A24D3D" w:rsidRDefault="007A5239" w:rsidP="007A5239">
      <w:pPr>
        <w:pStyle w:val="ChapterTitleB"/>
        <w:rPr>
          <w:lang w:val="en"/>
        </w:rPr>
        <w:sectPr w:rsidR="007A5239" w:rsidRPr="00A24D3D" w:rsidSect="00F71CFB">
          <w:headerReference w:type="default" r:id="rId68"/>
          <w:pgSz w:w="15840" w:h="12240" w:orient="landscape"/>
          <w:pgMar w:top="720" w:right="720" w:bottom="720" w:left="720" w:header="720" w:footer="720" w:gutter="0"/>
          <w:cols w:space="720"/>
          <w:docGrid w:linePitch="299"/>
        </w:sectPr>
      </w:pPr>
    </w:p>
    <w:p w14:paraId="218E0202" w14:textId="50461631" w:rsidR="00672C4A" w:rsidRPr="006843E1" w:rsidRDefault="00672C4A" w:rsidP="007A5239">
      <w:pPr>
        <w:pStyle w:val="SectionText0"/>
      </w:pPr>
      <w:bookmarkStart w:id="142" w:name="_Ref162209953"/>
      <w:bookmarkStart w:id="143"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6B3590">
        <w:rPr>
          <w:rStyle w:val="CaptionBChar"/>
          <w:rFonts w:eastAsia="Arial"/>
          <w:noProof/>
        </w:rPr>
        <w:t>1</w:t>
      </w:r>
      <w:r w:rsidRPr="007A5239">
        <w:rPr>
          <w:rStyle w:val="CaptionBChar"/>
          <w:rFonts w:eastAsia="Arial"/>
        </w:rPr>
        <w:fldChar w:fldCharType="end"/>
      </w:r>
      <w:bookmarkEnd w:id="142"/>
      <w:r w:rsidRPr="007A5239">
        <w:rPr>
          <w:rStyle w:val="CaptionBChar"/>
          <w:rFonts w:eastAsia="Arial"/>
        </w:rPr>
        <w:t>:</w:t>
      </w:r>
      <w:r w:rsidRPr="006843E1">
        <w:t xml:space="preserve"> Explanation of generalized environment</w:t>
      </w:r>
      <w:bookmarkEnd w:id="134"/>
      <w:bookmarkEnd w:id="137"/>
      <w:r w:rsidR="00547079" w:rsidRPr="006843E1">
        <w:t>.</w:t>
      </w:r>
      <w:bookmarkEnd w:id="14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F71CFB">
          <w:headerReference w:type="default" r:id="rId69"/>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0CEBA62B" w:rsidR="00716C28" w:rsidRPr="006843E1" w:rsidRDefault="00716C28" w:rsidP="007A5239">
      <w:pPr>
        <w:pStyle w:val="SectionText0"/>
      </w:pPr>
      <w:bookmarkStart w:id="144" w:name="_Ref151136928"/>
      <w:bookmarkStart w:id="145" w:name="_Ref151136924"/>
      <w:bookmarkStart w:id="146" w:name="_Toc151366372"/>
      <w:bookmarkStart w:id="147" w:name="_Toc151366451"/>
      <w:bookmarkStart w:id="148"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6B3590">
        <w:rPr>
          <w:rStyle w:val="CaptionBChar"/>
          <w:rFonts w:eastAsia="Arial"/>
          <w:noProof/>
        </w:rPr>
        <w:t>2</w:t>
      </w:r>
      <w:r w:rsidRPr="007A5239">
        <w:rPr>
          <w:rStyle w:val="CaptionBChar"/>
          <w:rFonts w:eastAsia="Arial"/>
        </w:rPr>
        <w:fldChar w:fldCharType="end"/>
      </w:r>
      <w:bookmarkEnd w:id="144"/>
      <w:r w:rsidRPr="007A5239">
        <w:rPr>
          <w:rStyle w:val="CaptionBChar"/>
          <w:rFonts w:eastAsia="Arial"/>
        </w:rPr>
        <w:t>:</w:t>
      </w:r>
      <w:r w:rsidRPr="006843E1">
        <w:t xml:space="preserve"> Ethogram of behavio</w:t>
      </w:r>
      <w:r w:rsidR="007347A5" w:rsidRPr="006843E1">
        <w:t>u</w:t>
      </w:r>
      <w:r w:rsidRPr="006843E1">
        <w:t>rs analyzed during foraging events</w:t>
      </w:r>
      <w:bookmarkEnd w:id="145"/>
      <w:bookmarkEnd w:id="146"/>
      <w:bookmarkEnd w:id="147"/>
      <w:r w:rsidR="00547079" w:rsidRPr="006843E1">
        <w:t>.</w:t>
      </w:r>
      <w:bookmarkEnd w:id="148"/>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0"/>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1">
                            <a:extLst>
                              <a:ext uri="{BEBA8EAE-BF5A-486C-A8C5-ECC9F3942E4B}">
                                <a14:imgProps xmlns:a14="http://schemas.microsoft.com/office/drawing/2010/main">
                                  <a14:imgLayer r:embed="rId7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F71CFB">
          <w:headerReference w:type="default" r:id="rId74"/>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3A0BFE2" w:rsidR="00E12428" w:rsidRPr="006843E1" w:rsidRDefault="007A5239" w:rsidP="007A5239">
      <w:pPr>
        <w:pStyle w:val="SectionText0"/>
        <w:rPr>
          <w:rStyle w:val="SectionTextChar"/>
          <w:b/>
          <w:bCs/>
        </w:rPr>
        <w:sectPr w:rsidR="00E12428" w:rsidRPr="006843E1" w:rsidSect="00F71CFB">
          <w:headerReference w:type="default" r:id="rId76"/>
          <w:pgSz w:w="15840" w:h="12240" w:orient="landscape"/>
          <w:pgMar w:top="720" w:right="720" w:bottom="720" w:left="720" w:header="720" w:footer="720" w:gutter="0"/>
          <w:cols w:space="720"/>
          <w:docGrid w:linePitch="299"/>
        </w:sectPr>
      </w:pPr>
      <w:bookmarkStart w:id="149" w:name="_Ref162210085"/>
      <w:bookmarkStart w:id="150"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Pr="007A5239">
        <w:rPr>
          <w:rStyle w:val="CaptionBChar"/>
          <w:rFonts w:eastAsia="Arial"/>
        </w:rPr>
        <w:t>2</w:t>
      </w:r>
      <w:r w:rsidRPr="007A5239">
        <w:rPr>
          <w:rStyle w:val="CaptionBChar"/>
          <w:rFonts w:eastAsia="Arial"/>
        </w:rPr>
        <w:fldChar w:fldCharType="end"/>
      </w:r>
      <w:bookmarkEnd w:id="149"/>
      <w:r w:rsidRPr="007A5239">
        <w:rPr>
          <w:rStyle w:val="CaptionBChar"/>
          <w:rFonts w:eastAsia="Arial"/>
        </w:rPr>
        <w:t>:</w:t>
      </w:r>
      <w:r>
        <w:rPr>
          <w:rStyle w:val="CaptionBChar"/>
          <w:rFonts w:eastAsia="Arial"/>
        </w:rPr>
        <w:t xml:space="preserve"> </w:t>
      </w:r>
      <w:r w:rsidRPr="008B0808">
        <w:t xml:space="preserve">Sentinel presence in commercial and green </w:t>
      </w:r>
      <w:proofErr w:type="gramStart"/>
      <w:r w:rsidRPr="008B0808">
        <w:t>areas.</w:t>
      </w:r>
      <w:r w:rsidR="009D2D07" w:rsidRPr="006843E1">
        <w:rPr>
          <w:rStyle w:val="SectionTextChar"/>
        </w:rPr>
        <w:t>.</w:t>
      </w:r>
      <w:bookmarkEnd w:id="150"/>
      <w:proofErr w:type="gramEnd"/>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7716095E" w:rsidR="00E36202" w:rsidRPr="006843E1" w:rsidRDefault="00E12428" w:rsidP="007A5239">
      <w:pPr>
        <w:pStyle w:val="SectionText0"/>
        <w:rPr>
          <w:b/>
          <w:bCs/>
        </w:rPr>
        <w:sectPr w:rsidR="00E36202" w:rsidRPr="006843E1" w:rsidSect="00F71CFB">
          <w:headerReference w:type="default" r:id="rId78"/>
          <w:pgSz w:w="15840" w:h="12240" w:orient="landscape"/>
          <w:pgMar w:top="720" w:right="720" w:bottom="720" w:left="720" w:header="720" w:footer="720" w:gutter="0"/>
          <w:cols w:space="720"/>
          <w:docGrid w:linePitch="299"/>
        </w:sectPr>
      </w:pPr>
      <w:bookmarkStart w:id="151" w:name="_Ref151137328"/>
      <w:bookmarkStart w:id="152" w:name="_Toc151366466"/>
      <w:bookmarkStart w:id="153"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3</w:t>
      </w:r>
      <w:r w:rsidRPr="007A5239">
        <w:rPr>
          <w:rStyle w:val="CaptionBChar"/>
          <w:rFonts w:eastAsia="Arial"/>
        </w:rPr>
        <w:fldChar w:fldCharType="end"/>
      </w:r>
      <w:bookmarkEnd w:id="151"/>
      <w:r w:rsidRPr="007A5239">
        <w:rPr>
          <w:rStyle w:val="CaptionBChar"/>
          <w:rFonts w:eastAsia="Arial"/>
        </w:rPr>
        <w:t>:</w:t>
      </w:r>
      <w:r w:rsidRPr="006843E1">
        <w:t xml:space="preserve"> Frequency plots of observations in the presence and absence of a sentinel</w:t>
      </w:r>
      <w:bookmarkEnd w:id="152"/>
      <w:r w:rsidR="00547079" w:rsidRPr="006843E1">
        <w:t>.</w:t>
      </w:r>
      <w:bookmarkEnd w:id="153"/>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7A320D73" w:rsidR="0050134E" w:rsidRPr="006843E1" w:rsidRDefault="00E36202" w:rsidP="007A5239">
      <w:pPr>
        <w:pStyle w:val="SectionText0"/>
        <w:rPr>
          <w:b/>
          <w:bCs/>
        </w:rPr>
        <w:sectPr w:rsidR="0050134E" w:rsidRPr="006843E1" w:rsidSect="00F71CFB">
          <w:headerReference w:type="default" r:id="rId80"/>
          <w:pgSz w:w="15840" w:h="12240" w:orient="landscape"/>
          <w:pgMar w:top="720" w:right="720" w:bottom="720" w:left="720" w:header="720" w:footer="720" w:gutter="0"/>
          <w:cols w:space="720"/>
          <w:docGrid w:linePitch="299"/>
        </w:sectPr>
      </w:pPr>
      <w:bookmarkStart w:id="154" w:name="_Ref151138241"/>
      <w:bookmarkStart w:id="155" w:name="_Ref151138238"/>
      <w:bookmarkStart w:id="156" w:name="_Toc151366467"/>
      <w:bookmarkStart w:id="157"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4</w:t>
      </w:r>
      <w:r w:rsidRPr="007A5239">
        <w:rPr>
          <w:rStyle w:val="CaptionBChar"/>
          <w:rFonts w:eastAsia="Arial"/>
        </w:rPr>
        <w:fldChar w:fldCharType="end"/>
      </w:r>
      <w:bookmarkEnd w:id="154"/>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55"/>
      <w:bookmarkEnd w:id="156"/>
      <w:r w:rsidR="00547079" w:rsidRPr="006843E1">
        <w:t>.</w:t>
      </w:r>
      <w:bookmarkEnd w:id="157"/>
    </w:p>
    <w:p w14:paraId="134DBF26" w14:textId="09C3E3DC" w:rsidR="0050134E" w:rsidRPr="006843E1" w:rsidRDefault="0050134E" w:rsidP="007A5239">
      <w:pPr>
        <w:pStyle w:val="SectionText0"/>
      </w:pPr>
      <w:bookmarkStart w:id="158" w:name="_Ref151138601"/>
      <w:bookmarkStart w:id="159" w:name="_Ref151138597"/>
      <w:bookmarkStart w:id="160" w:name="_Toc151366373"/>
      <w:bookmarkStart w:id="161" w:name="_Toc151366452"/>
      <w:bookmarkStart w:id="162"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BD4363" w:rsidRPr="007A5239">
        <w:rPr>
          <w:rStyle w:val="CaptionBChar"/>
          <w:rFonts w:eastAsia="Arial"/>
        </w:rPr>
        <w:t>3</w:t>
      </w:r>
      <w:r w:rsidRPr="007A5239">
        <w:rPr>
          <w:rStyle w:val="CaptionBChar"/>
          <w:rFonts w:eastAsia="Arial"/>
        </w:rPr>
        <w:fldChar w:fldCharType="end"/>
      </w:r>
      <w:bookmarkEnd w:id="158"/>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59"/>
      <w:bookmarkEnd w:id="160"/>
      <w:bookmarkEnd w:id="161"/>
      <w:r w:rsidR="00547079" w:rsidRPr="006843E1">
        <w:t>.</w:t>
      </w:r>
      <w:bookmarkEnd w:id="162"/>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F71CFB">
          <w:headerReference w:type="default" r:id="rId82"/>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20D7D81A" w:rsidR="00BD4363" w:rsidRPr="006843E1" w:rsidRDefault="0056164E" w:rsidP="007A5239">
      <w:pPr>
        <w:pStyle w:val="SectionText0"/>
        <w:rPr>
          <w:b/>
          <w:bCs/>
        </w:rPr>
        <w:sectPr w:rsidR="00BD4363" w:rsidRPr="006843E1" w:rsidSect="00F71CFB">
          <w:headerReference w:type="default" r:id="rId84"/>
          <w:pgSz w:w="15840" w:h="12240" w:orient="landscape"/>
          <w:pgMar w:top="720" w:right="720" w:bottom="720" w:left="720" w:header="720" w:footer="720" w:gutter="0"/>
          <w:cols w:space="720"/>
          <w:docGrid w:linePitch="299"/>
        </w:sectPr>
      </w:pPr>
      <w:bookmarkStart w:id="163" w:name="_Ref151142482"/>
      <w:bookmarkStart w:id="164" w:name="_Toc151366468"/>
      <w:bookmarkStart w:id="165"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7A5239" w:rsidRPr="007A5239">
        <w:rPr>
          <w:rStyle w:val="CaptionBChar"/>
          <w:rFonts w:eastAsia="Arial"/>
        </w:rPr>
        <w:t>5</w:t>
      </w:r>
      <w:r w:rsidRPr="007A5239">
        <w:rPr>
          <w:rStyle w:val="CaptionBChar"/>
          <w:rFonts w:eastAsia="Arial"/>
        </w:rPr>
        <w:fldChar w:fldCharType="end"/>
      </w:r>
      <w:bookmarkEnd w:id="163"/>
      <w:r w:rsidRPr="007A5239">
        <w:rPr>
          <w:rStyle w:val="CaptionBChar"/>
          <w:rFonts w:eastAsia="Arial"/>
        </w:rPr>
        <w:t>:</w:t>
      </w:r>
      <w:r w:rsidRPr="006843E1">
        <w:t xml:space="preserve"> Mean bout duration in the presence and absence of bait</w:t>
      </w:r>
      <w:bookmarkEnd w:id="164"/>
      <w:r w:rsidR="009D2D07" w:rsidRPr="006843E1">
        <w:t xml:space="preserve">. </w:t>
      </w:r>
      <w:r w:rsidR="00BD4363" w:rsidRPr="006843E1">
        <w:t>The dots represent the mean value, and the error bars represent the standard error</w:t>
      </w:r>
      <w:r w:rsidR="00547079" w:rsidRPr="006843E1">
        <w:t>.</w:t>
      </w:r>
      <w:bookmarkEnd w:id="165"/>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6320B2E2" w:rsidR="00BD4363" w:rsidRPr="006843E1" w:rsidRDefault="00980EFF" w:rsidP="007A5239">
      <w:pPr>
        <w:pStyle w:val="SectionText0"/>
        <w:rPr>
          <w:b/>
          <w:bCs/>
        </w:rPr>
        <w:sectPr w:rsidR="00BD4363" w:rsidRPr="006843E1" w:rsidSect="00F71CFB">
          <w:headerReference w:type="default" r:id="rId86"/>
          <w:pgSz w:w="15840" w:h="12240" w:orient="landscape"/>
          <w:pgMar w:top="720" w:right="720" w:bottom="720" w:left="720" w:header="720" w:footer="720" w:gutter="0"/>
          <w:cols w:space="720"/>
          <w:docGrid w:linePitch="299"/>
        </w:sectPr>
      </w:pPr>
      <w:bookmarkStart w:id="166" w:name="_Ref151145737"/>
      <w:bookmarkStart w:id="167" w:name="_Toc151366469"/>
      <w:bookmarkStart w:id="168"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7A5239" w:rsidRPr="007A5239">
        <w:rPr>
          <w:rStyle w:val="CaptionBChar"/>
          <w:rFonts w:eastAsia="Arial"/>
        </w:rPr>
        <w:t>6</w:t>
      </w:r>
      <w:r w:rsidRPr="007A5239">
        <w:rPr>
          <w:rStyle w:val="CaptionBChar"/>
          <w:rFonts w:eastAsia="Arial"/>
        </w:rPr>
        <w:fldChar w:fldCharType="end"/>
      </w:r>
      <w:bookmarkEnd w:id="166"/>
      <w:r w:rsidRPr="007A5239">
        <w:rPr>
          <w:rStyle w:val="CaptionBChar"/>
          <w:rFonts w:eastAsia="Arial"/>
        </w:rPr>
        <w:t>:</w:t>
      </w:r>
      <w:r w:rsidRPr="006843E1">
        <w:t xml:space="preserve"> Mean forager peck rate in the presence and absence of bait</w:t>
      </w:r>
      <w:bookmarkEnd w:id="167"/>
      <w:r w:rsidR="009D2D07" w:rsidRPr="006843E1">
        <w:t xml:space="preserve">. </w:t>
      </w:r>
      <w:r w:rsidR="00BD4363" w:rsidRPr="006843E1">
        <w:t>The dots represent the mean value, and the error bars represent the standard error.</w:t>
      </w:r>
      <w:bookmarkEnd w:id="168"/>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20FFA907" w:rsidR="00BD4363" w:rsidRPr="006843E1" w:rsidRDefault="00170D8E" w:rsidP="007A5239">
      <w:pPr>
        <w:pStyle w:val="SectionText0"/>
        <w:rPr>
          <w:b/>
          <w:bCs/>
        </w:rPr>
        <w:sectPr w:rsidR="00BD4363" w:rsidRPr="006843E1" w:rsidSect="00F71CFB">
          <w:headerReference w:type="default" r:id="rId88"/>
          <w:pgSz w:w="15840" w:h="12240" w:orient="landscape"/>
          <w:pgMar w:top="720" w:right="720" w:bottom="720" w:left="720" w:header="720" w:footer="720" w:gutter="0"/>
          <w:cols w:space="720"/>
          <w:docGrid w:linePitch="299"/>
        </w:sectPr>
      </w:pPr>
      <w:bookmarkStart w:id="169" w:name="_Ref151151285"/>
      <w:bookmarkStart w:id="170" w:name="_Toc151366470"/>
      <w:bookmarkStart w:id="171"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7A5239" w:rsidRPr="007A5239">
        <w:rPr>
          <w:rStyle w:val="CaptionBChar"/>
          <w:rFonts w:eastAsia="Arial"/>
        </w:rPr>
        <w:t>7</w:t>
      </w:r>
      <w:r w:rsidRPr="007A5239">
        <w:rPr>
          <w:rStyle w:val="CaptionBChar"/>
          <w:rFonts w:eastAsia="Arial"/>
        </w:rPr>
        <w:fldChar w:fldCharType="end"/>
      </w:r>
      <w:bookmarkEnd w:id="169"/>
      <w:r w:rsidRPr="007A5239">
        <w:rPr>
          <w:rStyle w:val="CaptionBChar"/>
          <w:rFonts w:eastAsia="Arial"/>
        </w:rPr>
        <w:t>:</w:t>
      </w:r>
      <w:r w:rsidRPr="006843E1">
        <w:t xml:space="preserve"> Number of transitions performed by foragers in the presence and absence of bait</w:t>
      </w:r>
      <w:bookmarkEnd w:id="170"/>
      <w:r w:rsidR="00547079" w:rsidRPr="006843E1">
        <w:t xml:space="preserve">. </w:t>
      </w:r>
      <w:r w:rsidR="00BD4363" w:rsidRPr="006843E1">
        <w:t>The dots represent the mean value, and the error bars represent the standard error.</w:t>
      </w:r>
      <w:bookmarkEnd w:id="171"/>
    </w:p>
    <w:p w14:paraId="69590A8F" w14:textId="460897EB" w:rsidR="00BD4363" w:rsidRPr="006843E1" w:rsidRDefault="00BD4363" w:rsidP="007A5239">
      <w:pPr>
        <w:pStyle w:val="SectionText0"/>
      </w:pPr>
      <w:bookmarkStart w:id="172" w:name="_Ref151153168"/>
      <w:bookmarkStart w:id="173" w:name="_Toc151366453"/>
      <w:bookmarkStart w:id="174"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7A5239" w:rsidRPr="007A5239">
        <w:rPr>
          <w:rStyle w:val="CaptionBChar"/>
          <w:rFonts w:eastAsia="Arial"/>
        </w:rPr>
        <w:t>4</w:t>
      </w:r>
      <w:r w:rsidRPr="007A5239">
        <w:rPr>
          <w:rStyle w:val="CaptionBChar"/>
          <w:rFonts w:eastAsia="Arial"/>
        </w:rPr>
        <w:fldChar w:fldCharType="end"/>
      </w:r>
      <w:bookmarkEnd w:id="172"/>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73"/>
      <w:r w:rsidR="00547079" w:rsidRPr="006843E1">
        <w:t>.</w:t>
      </w:r>
      <w:bookmarkEnd w:id="174"/>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F71CFB">
      <w:headerReference w:type="default" r:id="rId90"/>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Author" w:initials="A">
    <w:p w14:paraId="18F1BD90" w14:textId="77777777" w:rsidR="00A24D3D" w:rsidRDefault="00A24D3D" w:rsidP="00992033">
      <w:pPr>
        <w:pStyle w:val="CommentText"/>
      </w:pPr>
      <w:r>
        <w:rPr>
          <w:rStyle w:val="CommentReference"/>
        </w:rPr>
        <w:annotationRef/>
      </w:r>
      <w:r>
        <w:t>Ok, is it worth also considering the types of ways sentinel behaviour was considered? And maybe discuss this?</w:t>
      </w:r>
    </w:p>
  </w:comment>
  <w:comment w:id="32" w:author="Author" w:initials="A">
    <w:p w14:paraId="0D020B2B" w14:textId="77777777" w:rsidR="00A24D3D" w:rsidRDefault="00A24D3D" w:rsidP="00625C0F">
      <w:pPr>
        <w:pStyle w:val="CommentText"/>
      </w:pPr>
      <w:r>
        <w:rPr>
          <w:rStyle w:val="CommentReference"/>
        </w:rPr>
        <w:annotationRef/>
      </w:r>
      <w:r>
        <w:t>I think this is something worth considering. If you are going to be discussing things like the specific inclusion of coordination, this get’s into differneces in how the studies are approached. Therefore, what metrics of sentinal behaviour are being looked at could be important. This might move it towards a slight methods paper, but that is something we should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1BD90" w15:done="0"/>
  <w15:commentEx w15:paraId="0D020B2B" w15:paraIdParent="18F1BD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1BD90" w16cid:durableId="602F2D28"/>
  <w16cid:commentId w16cid:paraId="0D020B2B" w16cid:durableId="0B50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E3BCD" w14:textId="77777777" w:rsidR="00F71CFB" w:rsidRPr="006843E1" w:rsidRDefault="00F71CFB" w:rsidP="00981E30">
      <w:pPr>
        <w:spacing w:line="240" w:lineRule="auto"/>
      </w:pPr>
      <w:r w:rsidRPr="006843E1">
        <w:separator/>
      </w:r>
    </w:p>
  </w:endnote>
  <w:endnote w:type="continuationSeparator" w:id="0">
    <w:p w14:paraId="38E2913D" w14:textId="77777777" w:rsidR="00F71CFB" w:rsidRPr="006843E1" w:rsidRDefault="00F71CFB"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3EC2A" w14:textId="77777777" w:rsidR="00F71CFB" w:rsidRPr="006843E1" w:rsidRDefault="00F71CFB" w:rsidP="00981E30">
      <w:pPr>
        <w:spacing w:line="240" w:lineRule="auto"/>
      </w:pPr>
      <w:r w:rsidRPr="006843E1">
        <w:separator/>
      </w:r>
    </w:p>
  </w:footnote>
  <w:footnote w:type="continuationSeparator" w:id="0">
    <w:p w14:paraId="5C850334" w14:textId="77777777" w:rsidR="00F71CFB" w:rsidRPr="006843E1" w:rsidRDefault="00F71CFB"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72D5F6C3"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F72689">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34F6B"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776166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05F4D" w14:textId="74AF98D7" w:rsidR="00E36B05"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6B05"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421881763"/>
        <w:docPartObj>
          <w:docPartGallery w:val="Page Numbers (Top of Page)"/>
          <w:docPartUnique/>
        </w:docPartObj>
      </w:sdtPr>
      <w:sdtContent>
        <w:r w:rsidR="00E36B05" w:rsidRPr="006843E1">
          <w:rPr>
            <w:rFonts w:ascii="Times New Roman" w:hAnsi="Times New Roman" w:cs="Times New Roman"/>
            <w:sz w:val="24"/>
            <w:szCs w:val="24"/>
          </w:rPr>
          <w:fldChar w:fldCharType="begin"/>
        </w:r>
        <w:r w:rsidR="00E36B05" w:rsidRPr="006843E1">
          <w:rPr>
            <w:rFonts w:ascii="Times New Roman" w:hAnsi="Times New Roman" w:cs="Times New Roman"/>
            <w:sz w:val="24"/>
            <w:szCs w:val="24"/>
          </w:rPr>
          <w:instrText xml:space="preserve"> PAGE   \* MERGEFORMAT </w:instrText>
        </w:r>
        <w:r w:rsidR="00E36B05" w:rsidRPr="006843E1">
          <w:rPr>
            <w:rFonts w:ascii="Times New Roman" w:hAnsi="Times New Roman" w:cs="Times New Roman"/>
            <w:sz w:val="24"/>
            <w:szCs w:val="24"/>
          </w:rPr>
          <w:fldChar w:fldCharType="separate"/>
        </w:r>
        <w:r w:rsidR="00E36B05" w:rsidRPr="006843E1">
          <w:rPr>
            <w:rFonts w:ascii="Times New Roman" w:hAnsi="Times New Roman" w:cs="Times New Roman"/>
            <w:sz w:val="24"/>
            <w:szCs w:val="24"/>
          </w:rPr>
          <w:t>2</w:t>
        </w:r>
        <w:r w:rsidR="00E36B05"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1ABB23D1"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0" w:name="_Hlk155329408"/>
    <w:r w:rsidR="00714B56" w:rsidRPr="006843E1">
      <w:rPr>
        <w:rFonts w:ascii="Times New Roman" w:hAnsi="Times New Roman" w:cs="Times New Roman"/>
        <w:sz w:val="24"/>
        <w:szCs w:val="24"/>
      </w:rPr>
      <w:t>–</w:t>
    </w:r>
    <w:bookmarkEnd w:id="60"/>
    <w:r w:rsidR="00714B56" w:rsidRPr="006843E1">
      <w:rPr>
        <w:rFonts w:ascii="Times New Roman" w:hAnsi="Times New Roman" w:cs="Times New Roman"/>
        <w:sz w:val="24"/>
        <w:szCs w:val="24"/>
      </w:rPr>
      <w:t xml:space="preserve"> Figure 1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42EF0A2B" w:rsidR="00981E30"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00981E30"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Content>
        <w:r w:rsidR="00981E30" w:rsidRPr="006843E1">
          <w:rPr>
            <w:rFonts w:ascii="Times New Roman" w:hAnsi="Times New Roman" w:cs="Times New Roman"/>
            <w:sz w:val="24"/>
            <w:szCs w:val="24"/>
          </w:rPr>
          <w:fldChar w:fldCharType="begin"/>
        </w:r>
        <w:r w:rsidR="00981E30" w:rsidRPr="006843E1">
          <w:rPr>
            <w:rFonts w:ascii="Times New Roman" w:hAnsi="Times New Roman" w:cs="Times New Roman"/>
            <w:sz w:val="24"/>
            <w:szCs w:val="24"/>
          </w:rPr>
          <w:instrText xml:space="preserve"> PAGE   \* MERGEFORMAT </w:instrText>
        </w:r>
        <w:r w:rsidR="00981E30" w:rsidRPr="006843E1">
          <w:rPr>
            <w:rFonts w:ascii="Times New Roman" w:hAnsi="Times New Roman" w:cs="Times New Roman"/>
            <w:sz w:val="24"/>
            <w:szCs w:val="24"/>
          </w:rPr>
          <w:fldChar w:fldCharType="separate"/>
        </w:r>
        <w:r w:rsidR="00981E30" w:rsidRPr="006843E1">
          <w:rPr>
            <w:rFonts w:ascii="Times New Roman" w:hAnsi="Times New Roman" w:cs="Times New Roman"/>
            <w:sz w:val="24"/>
            <w:szCs w:val="24"/>
          </w:rPr>
          <w:t>2</w:t>
        </w:r>
        <w:r w:rsidR="00981E30"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D2C73E0"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2E535E51"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2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959B212"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08762B86"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Figure 3</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EA489F0"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2237769A"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2A9602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2EDCD391"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cknowledgemen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4949006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7581866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6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37AC08E8"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3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51BC1DAD"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7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5FD45E5B"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8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29567E0F"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4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3C4E28D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9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14BA6954"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List of Tabl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4433379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4A0ED864" w:rsidR="00E33B5A"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General</w:t>
    </w:r>
    <w:r w:rsidR="00083109">
      <w:rPr>
        <w:rFonts w:ascii="Times New Roman" w:hAnsi="Times New Roman" w:cs="Times New Roman"/>
        <w:sz w:val="24"/>
        <w:szCs w:val="24"/>
      </w:rPr>
      <w:t xml:space="preserve"> </w:t>
    </w:r>
    <w:r w:rsidR="00E36B05">
      <w:rPr>
        <w:rFonts w:ascii="Times New Roman" w:hAnsi="Times New Roman" w:cs="Times New Roman"/>
        <w:sz w:val="24"/>
        <w:szCs w:val="24"/>
      </w:rPr>
      <w:t>Introduction</w:t>
    </w:r>
    <w:r w:rsidR="00E33B5A"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769729626"/>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2591E"/>
    <w:rsid w:val="00044ADC"/>
    <w:rsid w:val="00045C40"/>
    <w:rsid w:val="00046DB9"/>
    <w:rsid w:val="000576AC"/>
    <w:rsid w:val="00081D99"/>
    <w:rsid w:val="00083109"/>
    <w:rsid w:val="00083606"/>
    <w:rsid w:val="00092C24"/>
    <w:rsid w:val="00096E20"/>
    <w:rsid w:val="000A230C"/>
    <w:rsid w:val="000C3A28"/>
    <w:rsid w:val="000E6838"/>
    <w:rsid w:val="000F42DC"/>
    <w:rsid w:val="0010194D"/>
    <w:rsid w:val="00115793"/>
    <w:rsid w:val="0011611F"/>
    <w:rsid w:val="001241DF"/>
    <w:rsid w:val="00124A72"/>
    <w:rsid w:val="00136B00"/>
    <w:rsid w:val="001418CA"/>
    <w:rsid w:val="00142572"/>
    <w:rsid w:val="00152D83"/>
    <w:rsid w:val="001668EA"/>
    <w:rsid w:val="00170D8E"/>
    <w:rsid w:val="00174174"/>
    <w:rsid w:val="001938A7"/>
    <w:rsid w:val="0019549D"/>
    <w:rsid w:val="001B0B9A"/>
    <w:rsid w:val="001B4752"/>
    <w:rsid w:val="001B5A7F"/>
    <w:rsid w:val="001C51A0"/>
    <w:rsid w:val="001F2974"/>
    <w:rsid w:val="001F6E05"/>
    <w:rsid w:val="00215354"/>
    <w:rsid w:val="00215D50"/>
    <w:rsid w:val="00236CCF"/>
    <w:rsid w:val="0023763D"/>
    <w:rsid w:val="002432DC"/>
    <w:rsid w:val="00261274"/>
    <w:rsid w:val="002702D2"/>
    <w:rsid w:val="00270D73"/>
    <w:rsid w:val="00270D95"/>
    <w:rsid w:val="00292889"/>
    <w:rsid w:val="0029582B"/>
    <w:rsid w:val="002A68FB"/>
    <w:rsid w:val="002B0540"/>
    <w:rsid w:val="002D696B"/>
    <w:rsid w:val="002E2E7E"/>
    <w:rsid w:val="002E55A1"/>
    <w:rsid w:val="002E5F6A"/>
    <w:rsid w:val="00314A2A"/>
    <w:rsid w:val="00314C8E"/>
    <w:rsid w:val="00314F66"/>
    <w:rsid w:val="00325226"/>
    <w:rsid w:val="0032762F"/>
    <w:rsid w:val="003300DB"/>
    <w:rsid w:val="00334BDE"/>
    <w:rsid w:val="0033662F"/>
    <w:rsid w:val="00355804"/>
    <w:rsid w:val="00364724"/>
    <w:rsid w:val="00365844"/>
    <w:rsid w:val="00367962"/>
    <w:rsid w:val="00370FC6"/>
    <w:rsid w:val="00377D53"/>
    <w:rsid w:val="003908E3"/>
    <w:rsid w:val="00395A0B"/>
    <w:rsid w:val="003B628D"/>
    <w:rsid w:val="003C11DA"/>
    <w:rsid w:val="003C73D2"/>
    <w:rsid w:val="003D5590"/>
    <w:rsid w:val="003F0018"/>
    <w:rsid w:val="003F2323"/>
    <w:rsid w:val="00400AB0"/>
    <w:rsid w:val="004162C6"/>
    <w:rsid w:val="00440552"/>
    <w:rsid w:val="0044216B"/>
    <w:rsid w:val="00451743"/>
    <w:rsid w:val="004604DB"/>
    <w:rsid w:val="0046061D"/>
    <w:rsid w:val="00462DFD"/>
    <w:rsid w:val="004671EE"/>
    <w:rsid w:val="00474E26"/>
    <w:rsid w:val="0047579E"/>
    <w:rsid w:val="00490B2D"/>
    <w:rsid w:val="00492CDC"/>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7A47"/>
    <w:rsid w:val="005351C6"/>
    <w:rsid w:val="00541CE2"/>
    <w:rsid w:val="005468E4"/>
    <w:rsid w:val="00547079"/>
    <w:rsid w:val="00553BC6"/>
    <w:rsid w:val="00561151"/>
    <w:rsid w:val="0056164E"/>
    <w:rsid w:val="005630C9"/>
    <w:rsid w:val="00563147"/>
    <w:rsid w:val="005829A6"/>
    <w:rsid w:val="00586057"/>
    <w:rsid w:val="00590CB6"/>
    <w:rsid w:val="00595DB1"/>
    <w:rsid w:val="005964BB"/>
    <w:rsid w:val="005A226D"/>
    <w:rsid w:val="005A2EE4"/>
    <w:rsid w:val="005B4B42"/>
    <w:rsid w:val="005B5588"/>
    <w:rsid w:val="005D0445"/>
    <w:rsid w:val="005D4087"/>
    <w:rsid w:val="005D6B1B"/>
    <w:rsid w:val="005F77E4"/>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5696A"/>
    <w:rsid w:val="0077305A"/>
    <w:rsid w:val="00773B39"/>
    <w:rsid w:val="00775ED0"/>
    <w:rsid w:val="00777071"/>
    <w:rsid w:val="0079402E"/>
    <w:rsid w:val="007A5239"/>
    <w:rsid w:val="007A6436"/>
    <w:rsid w:val="007A775A"/>
    <w:rsid w:val="007D03AB"/>
    <w:rsid w:val="007D2F3F"/>
    <w:rsid w:val="007F6E9F"/>
    <w:rsid w:val="00800235"/>
    <w:rsid w:val="008024E5"/>
    <w:rsid w:val="008077F8"/>
    <w:rsid w:val="008242B8"/>
    <w:rsid w:val="00827E4B"/>
    <w:rsid w:val="0083379E"/>
    <w:rsid w:val="00833A1F"/>
    <w:rsid w:val="008434EB"/>
    <w:rsid w:val="00850741"/>
    <w:rsid w:val="00857621"/>
    <w:rsid w:val="00864C67"/>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37F64"/>
    <w:rsid w:val="00940F6D"/>
    <w:rsid w:val="0094780A"/>
    <w:rsid w:val="00947DF0"/>
    <w:rsid w:val="009547D0"/>
    <w:rsid w:val="00963394"/>
    <w:rsid w:val="00964C1D"/>
    <w:rsid w:val="00965D29"/>
    <w:rsid w:val="00967FF7"/>
    <w:rsid w:val="00971FAB"/>
    <w:rsid w:val="00972DBB"/>
    <w:rsid w:val="00974F9D"/>
    <w:rsid w:val="00976BE6"/>
    <w:rsid w:val="00980EFF"/>
    <w:rsid w:val="009812E5"/>
    <w:rsid w:val="00981E30"/>
    <w:rsid w:val="00984573"/>
    <w:rsid w:val="00985957"/>
    <w:rsid w:val="00985A59"/>
    <w:rsid w:val="009A254A"/>
    <w:rsid w:val="009B72DB"/>
    <w:rsid w:val="009C5366"/>
    <w:rsid w:val="009D0874"/>
    <w:rsid w:val="009D2D07"/>
    <w:rsid w:val="009D44B1"/>
    <w:rsid w:val="009F5011"/>
    <w:rsid w:val="009F5FF7"/>
    <w:rsid w:val="009F635C"/>
    <w:rsid w:val="00A01978"/>
    <w:rsid w:val="00A0537A"/>
    <w:rsid w:val="00A12FDD"/>
    <w:rsid w:val="00A20BE7"/>
    <w:rsid w:val="00A20D4C"/>
    <w:rsid w:val="00A21710"/>
    <w:rsid w:val="00A24D3D"/>
    <w:rsid w:val="00A26548"/>
    <w:rsid w:val="00A31659"/>
    <w:rsid w:val="00A31764"/>
    <w:rsid w:val="00A32303"/>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400B5"/>
    <w:rsid w:val="00B52135"/>
    <w:rsid w:val="00B615AA"/>
    <w:rsid w:val="00B72CE4"/>
    <w:rsid w:val="00B75B9B"/>
    <w:rsid w:val="00B8527A"/>
    <w:rsid w:val="00B8712B"/>
    <w:rsid w:val="00B90D30"/>
    <w:rsid w:val="00B976DD"/>
    <w:rsid w:val="00BC0090"/>
    <w:rsid w:val="00BD4363"/>
    <w:rsid w:val="00BD4449"/>
    <w:rsid w:val="00BD6F06"/>
    <w:rsid w:val="00BD79F9"/>
    <w:rsid w:val="00BE5D5F"/>
    <w:rsid w:val="00BF6DBC"/>
    <w:rsid w:val="00BF7D4D"/>
    <w:rsid w:val="00C00298"/>
    <w:rsid w:val="00C1715F"/>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C2401"/>
    <w:rsid w:val="00CD35D5"/>
    <w:rsid w:val="00CD4E74"/>
    <w:rsid w:val="00CD6455"/>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609A0"/>
    <w:rsid w:val="00D807A1"/>
    <w:rsid w:val="00D91BA6"/>
    <w:rsid w:val="00D92C53"/>
    <w:rsid w:val="00DA098F"/>
    <w:rsid w:val="00DB0423"/>
    <w:rsid w:val="00DB5832"/>
    <w:rsid w:val="00DB679E"/>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50596"/>
    <w:rsid w:val="00E55E98"/>
    <w:rsid w:val="00E674E5"/>
    <w:rsid w:val="00E73038"/>
    <w:rsid w:val="00E77B42"/>
    <w:rsid w:val="00E805D4"/>
    <w:rsid w:val="00E80F65"/>
    <w:rsid w:val="00E8348C"/>
    <w:rsid w:val="00E94C23"/>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33DE"/>
    <w:rsid w:val="00F61F8A"/>
    <w:rsid w:val="00F632DD"/>
    <w:rsid w:val="00F71CFB"/>
    <w:rsid w:val="00F7205B"/>
    <w:rsid w:val="00F72689"/>
    <w:rsid w:val="00F736B2"/>
    <w:rsid w:val="00F752BC"/>
    <w:rsid w:val="00F752EA"/>
    <w:rsid w:val="00F770C9"/>
    <w:rsid w:val="00F824A4"/>
    <w:rsid w:val="00F879FF"/>
    <w:rsid w:val="00FA429C"/>
    <w:rsid w:val="00FB30D7"/>
    <w:rsid w:val="00FB4324"/>
    <w:rsid w:val="00FB5FC9"/>
    <w:rsid w:val="00FC2582"/>
    <w:rsid w:val="00FD172D"/>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8242B8"/>
    <w:pPr>
      <w:spacing w:before="0" w:after="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11.xml"/><Relationship Id="rId42" Type="http://schemas.openxmlformats.org/officeDocument/2006/relationships/header" Target="header24.xml"/><Relationship Id="rId47" Type="http://schemas.openxmlformats.org/officeDocument/2006/relationships/header" Target="header27.xml"/><Relationship Id="rId63" Type="http://schemas.openxmlformats.org/officeDocument/2006/relationships/header" Target="header36.xml"/><Relationship Id="rId68" Type="http://schemas.openxmlformats.org/officeDocument/2006/relationships/header" Target="header40.xml"/><Relationship Id="rId84" Type="http://schemas.openxmlformats.org/officeDocument/2006/relationships/header" Target="header47.xml"/><Relationship Id="rId89" Type="http://schemas.openxmlformats.org/officeDocument/2006/relationships/image" Target="media/image25.png"/><Relationship Id="rId16" Type="http://schemas.openxmlformats.org/officeDocument/2006/relationships/header" Target="header6.xml"/><Relationship Id="rId11" Type="http://schemas.openxmlformats.org/officeDocument/2006/relationships/header" Target="header1.xml"/><Relationship Id="rId32" Type="http://schemas.openxmlformats.org/officeDocument/2006/relationships/image" Target="media/image2.png"/><Relationship Id="rId37" Type="http://schemas.openxmlformats.org/officeDocument/2006/relationships/header" Target="header21.xml"/><Relationship Id="rId53" Type="http://schemas.openxmlformats.org/officeDocument/2006/relationships/image" Target="media/image10.png"/><Relationship Id="rId58" Type="http://schemas.openxmlformats.org/officeDocument/2006/relationships/header" Target="header33.xml"/><Relationship Id="rId74" Type="http://schemas.openxmlformats.org/officeDocument/2006/relationships/header" Target="header42.xml"/><Relationship Id="rId79" Type="http://schemas.openxmlformats.org/officeDocument/2006/relationships/image" Target="media/image20.png"/><Relationship Id="rId5" Type="http://schemas.openxmlformats.org/officeDocument/2006/relationships/numbering" Target="numbering.xml"/><Relationship Id="rId90" Type="http://schemas.openxmlformats.org/officeDocument/2006/relationships/header" Target="header50.xml"/><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header" Target="header13.xml"/><Relationship Id="rId30" Type="http://schemas.openxmlformats.org/officeDocument/2006/relationships/header" Target="header16.xml"/><Relationship Id="rId35" Type="http://schemas.openxmlformats.org/officeDocument/2006/relationships/header" Target="header20.xml"/><Relationship Id="rId43" Type="http://schemas.openxmlformats.org/officeDocument/2006/relationships/header" Target="header25.xml"/><Relationship Id="rId48" Type="http://schemas.openxmlformats.org/officeDocument/2006/relationships/image" Target="media/image8.png"/><Relationship Id="rId56" Type="http://schemas.openxmlformats.org/officeDocument/2006/relationships/header" Target="header32.xml"/><Relationship Id="rId64" Type="http://schemas.openxmlformats.org/officeDocument/2006/relationships/header" Target="header37.xml"/><Relationship Id="rId69" Type="http://schemas.openxmlformats.org/officeDocument/2006/relationships/header" Target="header41.xml"/><Relationship Id="rId77"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image" Target="media/image9.png"/><Relationship Id="rId72" Type="http://schemas.microsoft.com/office/2007/relationships/hdphoto" Target="media/hdphoto1.wdp"/><Relationship Id="rId80" Type="http://schemas.openxmlformats.org/officeDocument/2006/relationships/header" Target="header45.xml"/><Relationship Id="rId85"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microsoft.com/office/2016/09/relationships/commentsIds" Target="commentsIds.xml"/><Relationship Id="rId33" Type="http://schemas.openxmlformats.org/officeDocument/2006/relationships/header" Target="header18.xml"/><Relationship Id="rId38" Type="http://schemas.openxmlformats.org/officeDocument/2006/relationships/header" Target="header22.xml"/><Relationship Id="rId46" Type="http://schemas.openxmlformats.org/officeDocument/2006/relationships/image" Target="media/image7.png"/><Relationship Id="rId59" Type="http://schemas.openxmlformats.org/officeDocument/2006/relationships/image" Target="media/image13.png"/><Relationship Id="rId67" Type="http://schemas.openxmlformats.org/officeDocument/2006/relationships/chart" Target="charts/chart1.xml"/><Relationship Id="rId20" Type="http://schemas.openxmlformats.org/officeDocument/2006/relationships/header" Target="header10.xml"/><Relationship Id="rId41" Type="http://schemas.openxmlformats.org/officeDocument/2006/relationships/image" Target="media/image5.png"/><Relationship Id="rId54" Type="http://schemas.openxmlformats.org/officeDocument/2006/relationships/header" Target="header31.xml"/><Relationship Id="rId62" Type="http://schemas.openxmlformats.org/officeDocument/2006/relationships/header" Target="header35.xml"/><Relationship Id="rId70" Type="http://schemas.openxmlformats.org/officeDocument/2006/relationships/image" Target="media/image15.png"/><Relationship Id="rId75" Type="http://schemas.openxmlformats.org/officeDocument/2006/relationships/image" Target="media/image18.png"/><Relationship Id="rId83" Type="http://schemas.openxmlformats.org/officeDocument/2006/relationships/image" Target="media/image22.png"/><Relationship Id="rId88" Type="http://schemas.openxmlformats.org/officeDocument/2006/relationships/header" Target="header49.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comments" Target="comments.xml"/><Relationship Id="rId28" Type="http://schemas.openxmlformats.org/officeDocument/2006/relationships/header" Target="header14.xml"/><Relationship Id="rId36" Type="http://schemas.openxmlformats.org/officeDocument/2006/relationships/image" Target="media/image3.png"/><Relationship Id="rId49" Type="http://schemas.openxmlformats.org/officeDocument/2006/relationships/header" Target="header28.xml"/><Relationship Id="rId57" Type="http://schemas.openxmlformats.org/officeDocument/2006/relationships/image" Target="media/image12.png"/><Relationship Id="rId10" Type="http://schemas.openxmlformats.org/officeDocument/2006/relationships/endnotes" Target="endnotes.xml"/><Relationship Id="rId31" Type="http://schemas.openxmlformats.org/officeDocument/2006/relationships/header" Target="header17.xml"/><Relationship Id="rId44" Type="http://schemas.openxmlformats.org/officeDocument/2006/relationships/image" Target="media/image6.png"/><Relationship Id="rId52" Type="http://schemas.openxmlformats.org/officeDocument/2006/relationships/header" Target="header30.xml"/><Relationship Id="rId60" Type="http://schemas.openxmlformats.org/officeDocument/2006/relationships/header" Target="header34.xml"/><Relationship Id="rId65" Type="http://schemas.openxmlformats.org/officeDocument/2006/relationships/header" Target="header38.xml"/><Relationship Id="rId73" Type="http://schemas.openxmlformats.org/officeDocument/2006/relationships/image" Target="media/image17.png"/><Relationship Id="rId78" Type="http://schemas.openxmlformats.org/officeDocument/2006/relationships/header" Target="header44.xml"/><Relationship Id="rId81" Type="http://schemas.openxmlformats.org/officeDocument/2006/relationships/image" Target="media/image21.png"/><Relationship Id="rId86" Type="http://schemas.openxmlformats.org/officeDocument/2006/relationships/header" Target="header48.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eader" Target="header8.xml"/><Relationship Id="rId39" Type="http://schemas.openxmlformats.org/officeDocument/2006/relationships/image" Target="media/image4.png"/><Relationship Id="rId34" Type="http://schemas.openxmlformats.org/officeDocument/2006/relationships/header" Target="header19.xml"/><Relationship Id="rId50" Type="http://schemas.openxmlformats.org/officeDocument/2006/relationships/header" Target="header29.xml"/><Relationship Id="rId55" Type="http://schemas.openxmlformats.org/officeDocument/2006/relationships/image" Target="media/image11.png"/><Relationship Id="rId76" Type="http://schemas.openxmlformats.org/officeDocument/2006/relationships/header" Target="header43.xml"/><Relationship Id="rId7" Type="http://schemas.openxmlformats.org/officeDocument/2006/relationships/settings" Target="settings.xml"/><Relationship Id="rId71" Type="http://schemas.openxmlformats.org/officeDocument/2006/relationships/image" Target="media/image1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5.xml"/><Relationship Id="rId24" Type="http://schemas.microsoft.com/office/2011/relationships/commentsExtended" Target="commentsExtended.xml"/><Relationship Id="rId40" Type="http://schemas.openxmlformats.org/officeDocument/2006/relationships/header" Target="header23.xml"/><Relationship Id="rId45" Type="http://schemas.openxmlformats.org/officeDocument/2006/relationships/header" Target="header26.xml"/><Relationship Id="rId66" Type="http://schemas.openxmlformats.org/officeDocument/2006/relationships/header" Target="header39.xml"/><Relationship Id="rId87" Type="http://schemas.openxmlformats.org/officeDocument/2006/relationships/image" Target="media/image24.png"/><Relationship Id="rId61" Type="http://schemas.openxmlformats.org/officeDocument/2006/relationships/image" Target="media/image14.png"/><Relationship Id="rId82" Type="http://schemas.openxmlformats.org/officeDocument/2006/relationships/header" Target="header46.xml"/><Relationship Id="rId1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50884</Words>
  <Characters>290043</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3-2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hAHaZpbU"/&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